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548160" behindDoc="0" locked="0" layoutInCell="1" allowOverlap="1" wp14:anchorId="14FCA88C" wp14:editId="0AB6CD35">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549184" behindDoc="0" locked="0" layoutInCell="1" allowOverlap="1" wp14:anchorId="529CFB60" wp14:editId="21EB2872">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0ABD6" id="Rechteck 3" o:spid="_x0000_s1026" style="position:absolute;margin-left:24.25pt;margin-top:74pt;width:43.6pt;height:15.1pt;z-index:251549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550208" behindDoc="0" locked="0" layoutInCell="1" allowOverlap="1" wp14:anchorId="09090030" wp14:editId="557B6E1C">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5502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first" r:id="rId10"/>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546112" behindDoc="0" locked="0" layoutInCell="1" allowOverlap="1" wp14:anchorId="21EB3B56" wp14:editId="3DC35C40">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DEEA408" id="Line 4" o:spid="_x0000_s1026" style="position:absolute;flip:x;z-index:25154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6876396"/>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00DB7064" w:rsidRPr="000A0836">
        <w:rPr>
          <w:lang w:val="en-IN"/>
        </w:rPr>
        <w:t>c</w:t>
      </w:r>
      <w:r w:rsidR="00DB7064">
        <w:rPr>
          <w:lang w:val="en-IN"/>
        </w:rPr>
        <w:t>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6876397"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06F7DFA4" w14:textId="3D44C2ED" w:rsidR="00FA347F"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6876396" w:history="1">
            <w:r w:rsidR="00FA347F" w:rsidRPr="007A6776">
              <w:rPr>
                <w:rStyle w:val="Hyperlink"/>
                <w:noProof/>
              </w:rPr>
              <w:t>ABSTRACT</w:t>
            </w:r>
            <w:r w:rsidR="00FA347F">
              <w:rPr>
                <w:noProof/>
                <w:webHidden/>
              </w:rPr>
              <w:tab/>
            </w:r>
            <w:r w:rsidR="00FA347F">
              <w:rPr>
                <w:noProof/>
                <w:webHidden/>
              </w:rPr>
              <w:fldChar w:fldCharType="begin"/>
            </w:r>
            <w:r w:rsidR="00FA347F">
              <w:rPr>
                <w:noProof/>
                <w:webHidden/>
              </w:rPr>
              <w:instrText xml:space="preserve"> PAGEREF _Toc206876396 \h </w:instrText>
            </w:r>
            <w:r w:rsidR="00FA347F">
              <w:rPr>
                <w:noProof/>
                <w:webHidden/>
              </w:rPr>
            </w:r>
            <w:r w:rsidR="00FA347F">
              <w:rPr>
                <w:noProof/>
                <w:webHidden/>
              </w:rPr>
              <w:fldChar w:fldCharType="separate"/>
            </w:r>
            <w:r w:rsidR="00FA347F">
              <w:rPr>
                <w:noProof/>
                <w:webHidden/>
              </w:rPr>
              <w:t>4</w:t>
            </w:r>
            <w:r w:rsidR="00FA347F">
              <w:rPr>
                <w:noProof/>
                <w:webHidden/>
              </w:rPr>
              <w:fldChar w:fldCharType="end"/>
            </w:r>
          </w:hyperlink>
        </w:p>
        <w:p w14:paraId="6E4B48C7" w14:textId="4448950F"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397" w:history="1">
            <w:r w:rsidRPr="007A6776">
              <w:rPr>
                <w:rStyle w:val="Hyperlink"/>
                <w:noProof/>
              </w:rPr>
              <w:t>Table Of Contents</w:t>
            </w:r>
            <w:r>
              <w:rPr>
                <w:noProof/>
                <w:webHidden/>
              </w:rPr>
              <w:tab/>
            </w:r>
            <w:r>
              <w:rPr>
                <w:noProof/>
                <w:webHidden/>
              </w:rPr>
              <w:fldChar w:fldCharType="begin"/>
            </w:r>
            <w:r>
              <w:rPr>
                <w:noProof/>
                <w:webHidden/>
              </w:rPr>
              <w:instrText xml:space="preserve"> PAGEREF _Toc206876397 \h </w:instrText>
            </w:r>
            <w:r>
              <w:rPr>
                <w:noProof/>
                <w:webHidden/>
              </w:rPr>
            </w:r>
            <w:r>
              <w:rPr>
                <w:noProof/>
                <w:webHidden/>
              </w:rPr>
              <w:fldChar w:fldCharType="separate"/>
            </w:r>
            <w:r>
              <w:rPr>
                <w:noProof/>
                <w:webHidden/>
              </w:rPr>
              <w:t>I</w:t>
            </w:r>
            <w:r>
              <w:rPr>
                <w:noProof/>
                <w:webHidden/>
              </w:rPr>
              <w:fldChar w:fldCharType="end"/>
            </w:r>
          </w:hyperlink>
        </w:p>
        <w:p w14:paraId="5933EEF5" w14:textId="0CDD4853"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398" w:history="1">
            <w:r w:rsidRPr="007A6776">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rPr>
              <w:t>Introduction and objectives</w:t>
            </w:r>
            <w:r>
              <w:rPr>
                <w:noProof/>
                <w:webHidden/>
              </w:rPr>
              <w:tab/>
            </w:r>
            <w:r>
              <w:rPr>
                <w:noProof/>
                <w:webHidden/>
              </w:rPr>
              <w:fldChar w:fldCharType="begin"/>
            </w:r>
            <w:r>
              <w:rPr>
                <w:noProof/>
                <w:webHidden/>
              </w:rPr>
              <w:instrText xml:space="preserve"> PAGEREF _Toc206876398 \h </w:instrText>
            </w:r>
            <w:r>
              <w:rPr>
                <w:noProof/>
                <w:webHidden/>
              </w:rPr>
            </w:r>
            <w:r>
              <w:rPr>
                <w:noProof/>
                <w:webHidden/>
              </w:rPr>
              <w:fldChar w:fldCharType="separate"/>
            </w:r>
            <w:r>
              <w:rPr>
                <w:noProof/>
                <w:webHidden/>
              </w:rPr>
              <w:t>6</w:t>
            </w:r>
            <w:r>
              <w:rPr>
                <w:noProof/>
                <w:webHidden/>
              </w:rPr>
              <w:fldChar w:fldCharType="end"/>
            </w:r>
          </w:hyperlink>
        </w:p>
        <w:p w14:paraId="3862FFCD" w14:textId="5D755BA2"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399" w:history="1">
            <w:r w:rsidRPr="007A6776">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Motivation</w:t>
            </w:r>
            <w:r>
              <w:rPr>
                <w:noProof/>
                <w:webHidden/>
              </w:rPr>
              <w:tab/>
            </w:r>
            <w:r>
              <w:rPr>
                <w:noProof/>
                <w:webHidden/>
              </w:rPr>
              <w:fldChar w:fldCharType="begin"/>
            </w:r>
            <w:r>
              <w:rPr>
                <w:noProof/>
                <w:webHidden/>
              </w:rPr>
              <w:instrText xml:space="preserve"> PAGEREF _Toc206876399 \h </w:instrText>
            </w:r>
            <w:r>
              <w:rPr>
                <w:noProof/>
                <w:webHidden/>
              </w:rPr>
            </w:r>
            <w:r>
              <w:rPr>
                <w:noProof/>
                <w:webHidden/>
              </w:rPr>
              <w:fldChar w:fldCharType="separate"/>
            </w:r>
            <w:r>
              <w:rPr>
                <w:noProof/>
                <w:webHidden/>
              </w:rPr>
              <w:t>6</w:t>
            </w:r>
            <w:r>
              <w:rPr>
                <w:noProof/>
                <w:webHidden/>
              </w:rPr>
              <w:fldChar w:fldCharType="end"/>
            </w:r>
          </w:hyperlink>
        </w:p>
        <w:p w14:paraId="48FC2A4C" w14:textId="68AE1D52"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0" w:history="1">
            <w:r w:rsidRPr="007A6776">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Vision</w:t>
            </w:r>
            <w:r>
              <w:rPr>
                <w:noProof/>
                <w:webHidden/>
              </w:rPr>
              <w:tab/>
            </w:r>
            <w:r>
              <w:rPr>
                <w:noProof/>
                <w:webHidden/>
              </w:rPr>
              <w:fldChar w:fldCharType="begin"/>
            </w:r>
            <w:r>
              <w:rPr>
                <w:noProof/>
                <w:webHidden/>
              </w:rPr>
              <w:instrText xml:space="preserve"> PAGEREF _Toc206876400 \h </w:instrText>
            </w:r>
            <w:r>
              <w:rPr>
                <w:noProof/>
                <w:webHidden/>
              </w:rPr>
            </w:r>
            <w:r>
              <w:rPr>
                <w:noProof/>
                <w:webHidden/>
              </w:rPr>
              <w:fldChar w:fldCharType="separate"/>
            </w:r>
            <w:r>
              <w:rPr>
                <w:noProof/>
                <w:webHidden/>
              </w:rPr>
              <w:t>8</w:t>
            </w:r>
            <w:r>
              <w:rPr>
                <w:noProof/>
                <w:webHidden/>
              </w:rPr>
              <w:fldChar w:fldCharType="end"/>
            </w:r>
          </w:hyperlink>
        </w:p>
        <w:p w14:paraId="0CEF82C0" w14:textId="0DFDE982"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1" w:history="1">
            <w:r w:rsidRPr="007A6776">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Problem Statement</w:t>
            </w:r>
            <w:r>
              <w:rPr>
                <w:noProof/>
                <w:webHidden/>
              </w:rPr>
              <w:tab/>
            </w:r>
            <w:r>
              <w:rPr>
                <w:noProof/>
                <w:webHidden/>
              </w:rPr>
              <w:fldChar w:fldCharType="begin"/>
            </w:r>
            <w:r>
              <w:rPr>
                <w:noProof/>
                <w:webHidden/>
              </w:rPr>
              <w:instrText xml:space="preserve"> PAGEREF _Toc206876401 \h </w:instrText>
            </w:r>
            <w:r>
              <w:rPr>
                <w:noProof/>
                <w:webHidden/>
              </w:rPr>
            </w:r>
            <w:r>
              <w:rPr>
                <w:noProof/>
                <w:webHidden/>
              </w:rPr>
              <w:fldChar w:fldCharType="separate"/>
            </w:r>
            <w:r>
              <w:rPr>
                <w:noProof/>
                <w:webHidden/>
              </w:rPr>
              <w:t>8</w:t>
            </w:r>
            <w:r>
              <w:rPr>
                <w:noProof/>
                <w:webHidden/>
              </w:rPr>
              <w:fldChar w:fldCharType="end"/>
            </w:r>
          </w:hyperlink>
        </w:p>
        <w:p w14:paraId="5B77AAC2" w14:textId="05C569CA"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2" w:history="1">
            <w:r w:rsidRPr="007A6776">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Structure of the thesis</w:t>
            </w:r>
            <w:r>
              <w:rPr>
                <w:noProof/>
                <w:webHidden/>
              </w:rPr>
              <w:tab/>
            </w:r>
            <w:r>
              <w:rPr>
                <w:noProof/>
                <w:webHidden/>
              </w:rPr>
              <w:fldChar w:fldCharType="begin"/>
            </w:r>
            <w:r>
              <w:rPr>
                <w:noProof/>
                <w:webHidden/>
              </w:rPr>
              <w:instrText xml:space="preserve"> PAGEREF _Toc206876402 \h </w:instrText>
            </w:r>
            <w:r>
              <w:rPr>
                <w:noProof/>
                <w:webHidden/>
              </w:rPr>
            </w:r>
            <w:r>
              <w:rPr>
                <w:noProof/>
                <w:webHidden/>
              </w:rPr>
              <w:fldChar w:fldCharType="separate"/>
            </w:r>
            <w:r>
              <w:rPr>
                <w:noProof/>
                <w:webHidden/>
              </w:rPr>
              <w:t>8</w:t>
            </w:r>
            <w:r>
              <w:rPr>
                <w:noProof/>
                <w:webHidden/>
              </w:rPr>
              <w:fldChar w:fldCharType="end"/>
            </w:r>
          </w:hyperlink>
        </w:p>
        <w:p w14:paraId="18DEB85C" w14:textId="78C50B17"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03" w:history="1">
            <w:r w:rsidRPr="007A6776">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6876403 \h </w:instrText>
            </w:r>
            <w:r>
              <w:rPr>
                <w:noProof/>
                <w:webHidden/>
              </w:rPr>
            </w:r>
            <w:r>
              <w:rPr>
                <w:noProof/>
                <w:webHidden/>
              </w:rPr>
              <w:fldChar w:fldCharType="separate"/>
            </w:r>
            <w:r>
              <w:rPr>
                <w:noProof/>
                <w:webHidden/>
              </w:rPr>
              <w:t>9</w:t>
            </w:r>
            <w:r>
              <w:rPr>
                <w:noProof/>
                <w:webHidden/>
              </w:rPr>
              <w:fldChar w:fldCharType="end"/>
            </w:r>
          </w:hyperlink>
        </w:p>
        <w:p w14:paraId="335359C5" w14:textId="6077E845"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4" w:history="1">
            <w:r w:rsidRPr="007A6776">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Motor Types and Construction Principles</w:t>
            </w:r>
            <w:r>
              <w:rPr>
                <w:noProof/>
                <w:webHidden/>
              </w:rPr>
              <w:tab/>
            </w:r>
            <w:r>
              <w:rPr>
                <w:noProof/>
                <w:webHidden/>
              </w:rPr>
              <w:fldChar w:fldCharType="begin"/>
            </w:r>
            <w:r>
              <w:rPr>
                <w:noProof/>
                <w:webHidden/>
              </w:rPr>
              <w:instrText xml:space="preserve"> PAGEREF _Toc206876404 \h </w:instrText>
            </w:r>
            <w:r>
              <w:rPr>
                <w:noProof/>
                <w:webHidden/>
              </w:rPr>
            </w:r>
            <w:r>
              <w:rPr>
                <w:noProof/>
                <w:webHidden/>
              </w:rPr>
              <w:fldChar w:fldCharType="separate"/>
            </w:r>
            <w:r>
              <w:rPr>
                <w:noProof/>
                <w:webHidden/>
              </w:rPr>
              <w:t>9</w:t>
            </w:r>
            <w:r>
              <w:rPr>
                <w:noProof/>
                <w:webHidden/>
              </w:rPr>
              <w:fldChar w:fldCharType="end"/>
            </w:r>
          </w:hyperlink>
        </w:p>
        <w:p w14:paraId="1FA7A4D3" w14:textId="42D26F4E"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5" w:history="1">
            <w:r w:rsidRPr="007A6776">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DC Motors</w:t>
            </w:r>
            <w:r>
              <w:rPr>
                <w:noProof/>
                <w:webHidden/>
              </w:rPr>
              <w:tab/>
            </w:r>
            <w:r>
              <w:rPr>
                <w:noProof/>
                <w:webHidden/>
              </w:rPr>
              <w:fldChar w:fldCharType="begin"/>
            </w:r>
            <w:r>
              <w:rPr>
                <w:noProof/>
                <w:webHidden/>
              </w:rPr>
              <w:instrText xml:space="preserve"> PAGEREF _Toc206876405 \h </w:instrText>
            </w:r>
            <w:r>
              <w:rPr>
                <w:noProof/>
                <w:webHidden/>
              </w:rPr>
            </w:r>
            <w:r>
              <w:rPr>
                <w:noProof/>
                <w:webHidden/>
              </w:rPr>
              <w:fldChar w:fldCharType="separate"/>
            </w:r>
            <w:r>
              <w:rPr>
                <w:noProof/>
                <w:webHidden/>
              </w:rPr>
              <w:t>9</w:t>
            </w:r>
            <w:r>
              <w:rPr>
                <w:noProof/>
                <w:webHidden/>
              </w:rPr>
              <w:fldChar w:fldCharType="end"/>
            </w:r>
          </w:hyperlink>
        </w:p>
        <w:p w14:paraId="7D6AE659" w14:textId="38F3F80F"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6" w:history="1">
            <w:r w:rsidRPr="007A6776">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AC Motors</w:t>
            </w:r>
            <w:r>
              <w:rPr>
                <w:noProof/>
                <w:webHidden/>
              </w:rPr>
              <w:tab/>
            </w:r>
            <w:r>
              <w:rPr>
                <w:noProof/>
                <w:webHidden/>
              </w:rPr>
              <w:fldChar w:fldCharType="begin"/>
            </w:r>
            <w:r>
              <w:rPr>
                <w:noProof/>
                <w:webHidden/>
              </w:rPr>
              <w:instrText xml:space="preserve"> PAGEREF _Toc206876406 \h </w:instrText>
            </w:r>
            <w:r>
              <w:rPr>
                <w:noProof/>
                <w:webHidden/>
              </w:rPr>
            </w:r>
            <w:r>
              <w:rPr>
                <w:noProof/>
                <w:webHidden/>
              </w:rPr>
              <w:fldChar w:fldCharType="separate"/>
            </w:r>
            <w:r>
              <w:rPr>
                <w:noProof/>
                <w:webHidden/>
              </w:rPr>
              <w:t>10</w:t>
            </w:r>
            <w:r>
              <w:rPr>
                <w:noProof/>
                <w:webHidden/>
              </w:rPr>
              <w:fldChar w:fldCharType="end"/>
            </w:r>
          </w:hyperlink>
        </w:p>
        <w:p w14:paraId="0913F147" w14:textId="099C84D2"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7" w:history="1">
            <w:r w:rsidRPr="007A6776">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Synchronous Motors</w:t>
            </w:r>
            <w:r>
              <w:rPr>
                <w:noProof/>
                <w:webHidden/>
              </w:rPr>
              <w:tab/>
            </w:r>
            <w:r>
              <w:rPr>
                <w:noProof/>
                <w:webHidden/>
              </w:rPr>
              <w:fldChar w:fldCharType="begin"/>
            </w:r>
            <w:r>
              <w:rPr>
                <w:noProof/>
                <w:webHidden/>
              </w:rPr>
              <w:instrText xml:space="preserve"> PAGEREF _Toc206876407 \h </w:instrText>
            </w:r>
            <w:r>
              <w:rPr>
                <w:noProof/>
                <w:webHidden/>
              </w:rPr>
            </w:r>
            <w:r>
              <w:rPr>
                <w:noProof/>
                <w:webHidden/>
              </w:rPr>
              <w:fldChar w:fldCharType="separate"/>
            </w:r>
            <w:r>
              <w:rPr>
                <w:noProof/>
                <w:webHidden/>
              </w:rPr>
              <w:t>11</w:t>
            </w:r>
            <w:r>
              <w:rPr>
                <w:noProof/>
                <w:webHidden/>
              </w:rPr>
              <w:fldChar w:fldCharType="end"/>
            </w:r>
          </w:hyperlink>
        </w:p>
        <w:p w14:paraId="5D1BD788" w14:textId="1C01211D"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8" w:history="1">
            <w:r w:rsidRPr="007A6776">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Asynchronous Motors</w:t>
            </w:r>
            <w:r>
              <w:rPr>
                <w:noProof/>
                <w:webHidden/>
              </w:rPr>
              <w:tab/>
            </w:r>
            <w:r>
              <w:rPr>
                <w:noProof/>
                <w:webHidden/>
              </w:rPr>
              <w:fldChar w:fldCharType="begin"/>
            </w:r>
            <w:r>
              <w:rPr>
                <w:noProof/>
                <w:webHidden/>
              </w:rPr>
              <w:instrText xml:space="preserve"> PAGEREF _Toc206876408 \h </w:instrText>
            </w:r>
            <w:r>
              <w:rPr>
                <w:noProof/>
                <w:webHidden/>
              </w:rPr>
            </w:r>
            <w:r>
              <w:rPr>
                <w:noProof/>
                <w:webHidden/>
              </w:rPr>
              <w:fldChar w:fldCharType="separate"/>
            </w:r>
            <w:r>
              <w:rPr>
                <w:noProof/>
                <w:webHidden/>
              </w:rPr>
              <w:t>11</w:t>
            </w:r>
            <w:r>
              <w:rPr>
                <w:noProof/>
                <w:webHidden/>
              </w:rPr>
              <w:fldChar w:fldCharType="end"/>
            </w:r>
          </w:hyperlink>
        </w:p>
        <w:p w14:paraId="102852BA" w14:textId="6E0C32CC"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09" w:history="1">
            <w:r w:rsidRPr="007A6776">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Rotor Assembly</w:t>
            </w:r>
            <w:r>
              <w:rPr>
                <w:noProof/>
                <w:webHidden/>
              </w:rPr>
              <w:tab/>
            </w:r>
            <w:r>
              <w:rPr>
                <w:noProof/>
                <w:webHidden/>
              </w:rPr>
              <w:fldChar w:fldCharType="begin"/>
            </w:r>
            <w:r>
              <w:rPr>
                <w:noProof/>
                <w:webHidden/>
              </w:rPr>
              <w:instrText xml:space="preserve"> PAGEREF _Toc206876409 \h </w:instrText>
            </w:r>
            <w:r>
              <w:rPr>
                <w:noProof/>
                <w:webHidden/>
              </w:rPr>
            </w:r>
            <w:r>
              <w:rPr>
                <w:noProof/>
                <w:webHidden/>
              </w:rPr>
              <w:fldChar w:fldCharType="separate"/>
            </w:r>
            <w:r>
              <w:rPr>
                <w:noProof/>
                <w:webHidden/>
              </w:rPr>
              <w:t>12</w:t>
            </w:r>
            <w:r>
              <w:rPr>
                <w:noProof/>
                <w:webHidden/>
              </w:rPr>
              <w:fldChar w:fldCharType="end"/>
            </w:r>
          </w:hyperlink>
        </w:p>
        <w:p w14:paraId="75FA66A2" w14:textId="2444C6C8"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0" w:history="1">
            <w:r w:rsidRPr="007A6776">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 xml:space="preserve"> Stator Assembly</w:t>
            </w:r>
            <w:r>
              <w:rPr>
                <w:noProof/>
                <w:webHidden/>
              </w:rPr>
              <w:tab/>
            </w:r>
            <w:r>
              <w:rPr>
                <w:noProof/>
                <w:webHidden/>
              </w:rPr>
              <w:fldChar w:fldCharType="begin"/>
            </w:r>
            <w:r>
              <w:rPr>
                <w:noProof/>
                <w:webHidden/>
              </w:rPr>
              <w:instrText xml:space="preserve"> PAGEREF _Toc206876410 \h </w:instrText>
            </w:r>
            <w:r>
              <w:rPr>
                <w:noProof/>
                <w:webHidden/>
              </w:rPr>
            </w:r>
            <w:r>
              <w:rPr>
                <w:noProof/>
                <w:webHidden/>
              </w:rPr>
              <w:fldChar w:fldCharType="separate"/>
            </w:r>
            <w:r>
              <w:rPr>
                <w:noProof/>
                <w:webHidden/>
              </w:rPr>
              <w:t>13</w:t>
            </w:r>
            <w:r>
              <w:rPr>
                <w:noProof/>
                <w:webHidden/>
              </w:rPr>
              <w:fldChar w:fldCharType="end"/>
            </w:r>
          </w:hyperlink>
        </w:p>
        <w:p w14:paraId="2240567B" w14:textId="4D444E1D"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1" w:history="1">
            <w:r w:rsidRPr="007A6776">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Slot liner function and Importance</w:t>
            </w:r>
            <w:r>
              <w:rPr>
                <w:noProof/>
                <w:webHidden/>
              </w:rPr>
              <w:tab/>
            </w:r>
            <w:r>
              <w:rPr>
                <w:noProof/>
                <w:webHidden/>
              </w:rPr>
              <w:fldChar w:fldCharType="begin"/>
            </w:r>
            <w:r>
              <w:rPr>
                <w:noProof/>
                <w:webHidden/>
              </w:rPr>
              <w:instrText xml:space="preserve"> PAGEREF _Toc206876411 \h </w:instrText>
            </w:r>
            <w:r>
              <w:rPr>
                <w:noProof/>
                <w:webHidden/>
              </w:rPr>
            </w:r>
            <w:r>
              <w:rPr>
                <w:noProof/>
                <w:webHidden/>
              </w:rPr>
              <w:fldChar w:fldCharType="separate"/>
            </w:r>
            <w:r>
              <w:rPr>
                <w:noProof/>
                <w:webHidden/>
              </w:rPr>
              <w:t>15</w:t>
            </w:r>
            <w:r>
              <w:rPr>
                <w:noProof/>
                <w:webHidden/>
              </w:rPr>
              <w:fldChar w:fldCharType="end"/>
            </w:r>
          </w:hyperlink>
        </w:p>
        <w:p w14:paraId="19426974" w14:textId="4728E61E"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12" w:history="1">
            <w:r w:rsidRPr="007A6776">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rPr>
              <w:t>Robotic Systems for Insertion Tasks</w:t>
            </w:r>
            <w:r>
              <w:rPr>
                <w:noProof/>
                <w:webHidden/>
              </w:rPr>
              <w:tab/>
            </w:r>
            <w:r>
              <w:rPr>
                <w:noProof/>
                <w:webHidden/>
              </w:rPr>
              <w:fldChar w:fldCharType="begin"/>
            </w:r>
            <w:r>
              <w:rPr>
                <w:noProof/>
                <w:webHidden/>
              </w:rPr>
              <w:instrText xml:space="preserve"> PAGEREF _Toc206876412 \h </w:instrText>
            </w:r>
            <w:r>
              <w:rPr>
                <w:noProof/>
                <w:webHidden/>
              </w:rPr>
            </w:r>
            <w:r>
              <w:rPr>
                <w:noProof/>
                <w:webHidden/>
              </w:rPr>
              <w:fldChar w:fldCharType="separate"/>
            </w:r>
            <w:r>
              <w:rPr>
                <w:noProof/>
                <w:webHidden/>
              </w:rPr>
              <w:t>17</w:t>
            </w:r>
            <w:r>
              <w:rPr>
                <w:noProof/>
                <w:webHidden/>
              </w:rPr>
              <w:fldChar w:fldCharType="end"/>
            </w:r>
          </w:hyperlink>
        </w:p>
        <w:p w14:paraId="23D44688" w14:textId="2E14B679"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3" w:history="1">
            <w:r w:rsidRPr="007A6776">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Suitable Robot Types</w:t>
            </w:r>
            <w:r>
              <w:rPr>
                <w:noProof/>
                <w:webHidden/>
              </w:rPr>
              <w:tab/>
            </w:r>
            <w:r>
              <w:rPr>
                <w:noProof/>
                <w:webHidden/>
              </w:rPr>
              <w:fldChar w:fldCharType="begin"/>
            </w:r>
            <w:r>
              <w:rPr>
                <w:noProof/>
                <w:webHidden/>
              </w:rPr>
              <w:instrText xml:space="preserve"> PAGEREF _Toc206876413 \h </w:instrText>
            </w:r>
            <w:r>
              <w:rPr>
                <w:noProof/>
                <w:webHidden/>
              </w:rPr>
            </w:r>
            <w:r>
              <w:rPr>
                <w:noProof/>
                <w:webHidden/>
              </w:rPr>
              <w:fldChar w:fldCharType="separate"/>
            </w:r>
            <w:r>
              <w:rPr>
                <w:noProof/>
                <w:webHidden/>
              </w:rPr>
              <w:t>17</w:t>
            </w:r>
            <w:r>
              <w:rPr>
                <w:noProof/>
                <w:webHidden/>
              </w:rPr>
              <w:fldChar w:fldCharType="end"/>
            </w:r>
          </w:hyperlink>
        </w:p>
        <w:p w14:paraId="21A29C82" w14:textId="4E025ECD"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4" w:history="1">
            <w:r w:rsidRPr="007A6776">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6876414 \h </w:instrText>
            </w:r>
            <w:r>
              <w:rPr>
                <w:noProof/>
                <w:webHidden/>
              </w:rPr>
            </w:r>
            <w:r>
              <w:rPr>
                <w:noProof/>
                <w:webHidden/>
              </w:rPr>
              <w:fldChar w:fldCharType="separate"/>
            </w:r>
            <w:r>
              <w:rPr>
                <w:noProof/>
                <w:webHidden/>
              </w:rPr>
              <w:t>18</w:t>
            </w:r>
            <w:r>
              <w:rPr>
                <w:noProof/>
                <w:webHidden/>
              </w:rPr>
              <w:fldChar w:fldCharType="end"/>
            </w:r>
          </w:hyperlink>
        </w:p>
        <w:p w14:paraId="765AFD8A" w14:textId="162200F9"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5" w:history="1">
            <w:r w:rsidRPr="007A6776">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End Effector Requirements</w:t>
            </w:r>
            <w:r>
              <w:rPr>
                <w:noProof/>
                <w:webHidden/>
              </w:rPr>
              <w:tab/>
            </w:r>
            <w:r>
              <w:rPr>
                <w:noProof/>
                <w:webHidden/>
              </w:rPr>
              <w:fldChar w:fldCharType="begin"/>
            </w:r>
            <w:r>
              <w:rPr>
                <w:noProof/>
                <w:webHidden/>
              </w:rPr>
              <w:instrText xml:space="preserve"> PAGEREF _Toc206876415 \h </w:instrText>
            </w:r>
            <w:r>
              <w:rPr>
                <w:noProof/>
                <w:webHidden/>
              </w:rPr>
            </w:r>
            <w:r>
              <w:rPr>
                <w:noProof/>
                <w:webHidden/>
              </w:rPr>
              <w:fldChar w:fldCharType="separate"/>
            </w:r>
            <w:r>
              <w:rPr>
                <w:noProof/>
                <w:webHidden/>
              </w:rPr>
              <w:t>20</w:t>
            </w:r>
            <w:r>
              <w:rPr>
                <w:noProof/>
                <w:webHidden/>
              </w:rPr>
              <w:fldChar w:fldCharType="end"/>
            </w:r>
          </w:hyperlink>
        </w:p>
        <w:p w14:paraId="1BBDA0EE" w14:textId="6711D05E"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6" w:history="1">
            <w:r w:rsidRPr="007A6776">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6876416 \h </w:instrText>
            </w:r>
            <w:r>
              <w:rPr>
                <w:noProof/>
                <w:webHidden/>
              </w:rPr>
            </w:r>
            <w:r>
              <w:rPr>
                <w:noProof/>
                <w:webHidden/>
              </w:rPr>
              <w:fldChar w:fldCharType="separate"/>
            </w:r>
            <w:r>
              <w:rPr>
                <w:noProof/>
                <w:webHidden/>
              </w:rPr>
              <w:t>20</w:t>
            </w:r>
            <w:r>
              <w:rPr>
                <w:noProof/>
                <w:webHidden/>
              </w:rPr>
              <w:fldChar w:fldCharType="end"/>
            </w:r>
          </w:hyperlink>
        </w:p>
        <w:p w14:paraId="54D37F6F" w14:textId="3BC4A7C0"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7" w:history="1">
            <w:r w:rsidRPr="007A6776">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6876417 \h </w:instrText>
            </w:r>
            <w:r>
              <w:rPr>
                <w:noProof/>
                <w:webHidden/>
              </w:rPr>
            </w:r>
            <w:r>
              <w:rPr>
                <w:noProof/>
                <w:webHidden/>
              </w:rPr>
              <w:fldChar w:fldCharType="separate"/>
            </w:r>
            <w:r>
              <w:rPr>
                <w:noProof/>
                <w:webHidden/>
              </w:rPr>
              <w:t>21</w:t>
            </w:r>
            <w:r>
              <w:rPr>
                <w:noProof/>
                <w:webHidden/>
              </w:rPr>
              <w:fldChar w:fldCharType="end"/>
            </w:r>
          </w:hyperlink>
        </w:p>
        <w:p w14:paraId="50CCAF46" w14:textId="59583983"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8" w:history="1">
            <w:r w:rsidRPr="007A6776">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Role of Actuators in Precision Insertion Tasks</w:t>
            </w:r>
            <w:r>
              <w:rPr>
                <w:noProof/>
                <w:webHidden/>
              </w:rPr>
              <w:tab/>
            </w:r>
            <w:r>
              <w:rPr>
                <w:noProof/>
                <w:webHidden/>
              </w:rPr>
              <w:fldChar w:fldCharType="begin"/>
            </w:r>
            <w:r>
              <w:rPr>
                <w:noProof/>
                <w:webHidden/>
              </w:rPr>
              <w:instrText xml:space="preserve"> PAGEREF _Toc206876418 \h </w:instrText>
            </w:r>
            <w:r>
              <w:rPr>
                <w:noProof/>
                <w:webHidden/>
              </w:rPr>
            </w:r>
            <w:r>
              <w:rPr>
                <w:noProof/>
                <w:webHidden/>
              </w:rPr>
              <w:fldChar w:fldCharType="separate"/>
            </w:r>
            <w:r>
              <w:rPr>
                <w:noProof/>
                <w:webHidden/>
              </w:rPr>
              <w:t>22</w:t>
            </w:r>
            <w:r>
              <w:rPr>
                <w:noProof/>
                <w:webHidden/>
              </w:rPr>
              <w:fldChar w:fldCharType="end"/>
            </w:r>
          </w:hyperlink>
        </w:p>
        <w:p w14:paraId="576CE420" w14:textId="1B9C2590"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19" w:history="1">
            <w:r w:rsidRPr="007A6776">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Overview of Sensors in Automation</w:t>
            </w:r>
            <w:r>
              <w:rPr>
                <w:noProof/>
                <w:webHidden/>
              </w:rPr>
              <w:tab/>
            </w:r>
            <w:r>
              <w:rPr>
                <w:noProof/>
                <w:webHidden/>
              </w:rPr>
              <w:fldChar w:fldCharType="begin"/>
            </w:r>
            <w:r>
              <w:rPr>
                <w:noProof/>
                <w:webHidden/>
              </w:rPr>
              <w:instrText xml:space="preserve"> PAGEREF _Toc206876419 \h </w:instrText>
            </w:r>
            <w:r>
              <w:rPr>
                <w:noProof/>
                <w:webHidden/>
              </w:rPr>
            </w:r>
            <w:r>
              <w:rPr>
                <w:noProof/>
                <w:webHidden/>
              </w:rPr>
              <w:fldChar w:fldCharType="separate"/>
            </w:r>
            <w:r>
              <w:rPr>
                <w:noProof/>
                <w:webHidden/>
              </w:rPr>
              <w:t>22</w:t>
            </w:r>
            <w:r>
              <w:rPr>
                <w:noProof/>
                <w:webHidden/>
              </w:rPr>
              <w:fldChar w:fldCharType="end"/>
            </w:r>
          </w:hyperlink>
        </w:p>
        <w:p w14:paraId="07787559" w14:textId="20D023FE"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0" w:history="1">
            <w:r w:rsidRPr="007A6776">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6876420 \h </w:instrText>
            </w:r>
            <w:r>
              <w:rPr>
                <w:noProof/>
                <w:webHidden/>
              </w:rPr>
            </w:r>
            <w:r>
              <w:rPr>
                <w:noProof/>
                <w:webHidden/>
              </w:rPr>
              <w:fldChar w:fldCharType="separate"/>
            </w:r>
            <w:r>
              <w:rPr>
                <w:noProof/>
                <w:webHidden/>
              </w:rPr>
              <w:t>24</w:t>
            </w:r>
            <w:r>
              <w:rPr>
                <w:noProof/>
                <w:webHidden/>
              </w:rPr>
              <w:fldChar w:fldCharType="end"/>
            </w:r>
          </w:hyperlink>
        </w:p>
        <w:p w14:paraId="333A8304" w14:textId="110DFB12"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1" w:history="1">
            <w:r w:rsidRPr="007A6776">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Safety and Human Robot Interaction</w:t>
            </w:r>
            <w:r>
              <w:rPr>
                <w:noProof/>
                <w:webHidden/>
              </w:rPr>
              <w:tab/>
            </w:r>
            <w:r>
              <w:rPr>
                <w:noProof/>
                <w:webHidden/>
              </w:rPr>
              <w:fldChar w:fldCharType="begin"/>
            </w:r>
            <w:r>
              <w:rPr>
                <w:noProof/>
                <w:webHidden/>
              </w:rPr>
              <w:instrText xml:space="preserve"> PAGEREF _Toc206876421 \h </w:instrText>
            </w:r>
            <w:r>
              <w:rPr>
                <w:noProof/>
                <w:webHidden/>
              </w:rPr>
            </w:r>
            <w:r>
              <w:rPr>
                <w:noProof/>
                <w:webHidden/>
              </w:rPr>
              <w:fldChar w:fldCharType="separate"/>
            </w:r>
            <w:r>
              <w:rPr>
                <w:noProof/>
                <w:webHidden/>
              </w:rPr>
              <w:t>25</w:t>
            </w:r>
            <w:r>
              <w:rPr>
                <w:noProof/>
                <w:webHidden/>
              </w:rPr>
              <w:fldChar w:fldCharType="end"/>
            </w:r>
          </w:hyperlink>
        </w:p>
        <w:p w14:paraId="66C10652" w14:textId="347447BB"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2" w:history="1">
            <w:r w:rsidRPr="007A6776">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6876422 \h </w:instrText>
            </w:r>
            <w:r>
              <w:rPr>
                <w:noProof/>
                <w:webHidden/>
              </w:rPr>
            </w:r>
            <w:r>
              <w:rPr>
                <w:noProof/>
                <w:webHidden/>
              </w:rPr>
              <w:fldChar w:fldCharType="separate"/>
            </w:r>
            <w:r>
              <w:rPr>
                <w:noProof/>
                <w:webHidden/>
              </w:rPr>
              <w:t>26</w:t>
            </w:r>
            <w:r>
              <w:rPr>
                <w:noProof/>
                <w:webHidden/>
              </w:rPr>
              <w:fldChar w:fldCharType="end"/>
            </w:r>
          </w:hyperlink>
        </w:p>
        <w:p w14:paraId="161C57C6" w14:textId="0702EB93"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3" w:history="1">
            <w:r w:rsidRPr="007A6776">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6876423 \h </w:instrText>
            </w:r>
            <w:r>
              <w:rPr>
                <w:noProof/>
                <w:webHidden/>
              </w:rPr>
            </w:r>
            <w:r>
              <w:rPr>
                <w:noProof/>
                <w:webHidden/>
              </w:rPr>
              <w:fldChar w:fldCharType="separate"/>
            </w:r>
            <w:r>
              <w:rPr>
                <w:noProof/>
                <w:webHidden/>
              </w:rPr>
              <w:t>27</w:t>
            </w:r>
            <w:r>
              <w:rPr>
                <w:noProof/>
                <w:webHidden/>
              </w:rPr>
              <w:fldChar w:fldCharType="end"/>
            </w:r>
          </w:hyperlink>
        </w:p>
        <w:p w14:paraId="5860148E" w14:textId="1F287C45"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4" w:history="1">
            <w:r w:rsidRPr="007A6776">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Implementation of UR Script</w:t>
            </w:r>
            <w:r>
              <w:rPr>
                <w:noProof/>
                <w:webHidden/>
              </w:rPr>
              <w:tab/>
            </w:r>
            <w:r>
              <w:rPr>
                <w:noProof/>
                <w:webHidden/>
              </w:rPr>
              <w:fldChar w:fldCharType="begin"/>
            </w:r>
            <w:r>
              <w:rPr>
                <w:noProof/>
                <w:webHidden/>
              </w:rPr>
              <w:instrText xml:space="preserve"> PAGEREF _Toc206876424 \h </w:instrText>
            </w:r>
            <w:r>
              <w:rPr>
                <w:noProof/>
                <w:webHidden/>
              </w:rPr>
            </w:r>
            <w:r>
              <w:rPr>
                <w:noProof/>
                <w:webHidden/>
              </w:rPr>
              <w:fldChar w:fldCharType="separate"/>
            </w:r>
            <w:r>
              <w:rPr>
                <w:noProof/>
                <w:webHidden/>
              </w:rPr>
              <w:t>28</w:t>
            </w:r>
            <w:r>
              <w:rPr>
                <w:noProof/>
                <w:webHidden/>
              </w:rPr>
              <w:fldChar w:fldCharType="end"/>
            </w:r>
          </w:hyperlink>
        </w:p>
        <w:p w14:paraId="79016C51" w14:textId="3FEF3A86"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5" w:history="1">
            <w:r w:rsidRPr="007A6776">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Programming using ROS</w:t>
            </w:r>
            <w:r>
              <w:rPr>
                <w:noProof/>
                <w:webHidden/>
              </w:rPr>
              <w:tab/>
            </w:r>
            <w:r>
              <w:rPr>
                <w:noProof/>
                <w:webHidden/>
              </w:rPr>
              <w:fldChar w:fldCharType="begin"/>
            </w:r>
            <w:r>
              <w:rPr>
                <w:noProof/>
                <w:webHidden/>
              </w:rPr>
              <w:instrText xml:space="preserve"> PAGEREF _Toc206876425 \h </w:instrText>
            </w:r>
            <w:r>
              <w:rPr>
                <w:noProof/>
                <w:webHidden/>
              </w:rPr>
            </w:r>
            <w:r>
              <w:rPr>
                <w:noProof/>
                <w:webHidden/>
              </w:rPr>
              <w:fldChar w:fldCharType="separate"/>
            </w:r>
            <w:r>
              <w:rPr>
                <w:noProof/>
                <w:webHidden/>
              </w:rPr>
              <w:t>29</w:t>
            </w:r>
            <w:r>
              <w:rPr>
                <w:noProof/>
                <w:webHidden/>
              </w:rPr>
              <w:fldChar w:fldCharType="end"/>
            </w:r>
          </w:hyperlink>
        </w:p>
        <w:p w14:paraId="46A54C5F" w14:textId="725C259A"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6" w:history="1">
            <w:r w:rsidRPr="007A6776">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Integration of Sensor Feedback</w:t>
            </w:r>
            <w:r>
              <w:rPr>
                <w:noProof/>
                <w:webHidden/>
              </w:rPr>
              <w:tab/>
            </w:r>
            <w:r>
              <w:rPr>
                <w:noProof/>
                <w:webHidden/>
              </w:rPr>
              <w:fldChar w:fldCharType="begin"/>
            </w:r>
            <w:r>
              <w:rPr>
                <w:noProof/>
                <w:webHidden/>
              </w:rPr>
              <w:instrText xml:space="preserve"> PAGEREF _Toc206876426 \h </w:instrText>
            </w:r>
            <w:r>
              <w:rPr>
                <w:noProof/>
                <w:webHidden/>
              </w:rPr>
            </w:r>
            <w:r>
              <w:rPr>
                <w:noProof/>
                <w:webHidden/>
              </w:rPr>
              <w:fldChar w:fldCharType="separate"/>
            </w:r>
            <w:r>
              <w:rPr>
                <w:noProof/>
                <w:webHidden/>
              </w:rPr>
              <w:t>30</w:t>
            </w:r>
            <w:r>
              <w:rPr>
                <w:noProof/>
                <w:webHidden/>
              </w:rPr>
              <w:fldChar w:fldCharType="end"/>
            </w:r>
          </w:hyperlink>
        </w:p>
        <w:p w14:paraId="4E6FB68C" w14:textId="3F3D0FA3"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27" w:history="1">
            <w:r w:rsidRPr="007A6776">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rPr>
              <w:t>Methodology</w:t>
            </w:r>
            <w:r>
              <w:rPr>
                <w:noProof/>
                <w:webHidden/>
              </w:rPr>
              <w:tab/>
            </w:r>
            <w:r>
              <w:rPr>
                <w:noProof/>
                <w:webHidden/>
              </w:rPr>
              <w:fldChar w:fldCharType="begin"/>
            </w:r>
            <w:r>
              <w:rPr>
                <w:noProof/>
                <w:webHidden/>
              </w:rPr>
              <w:instrText xml:space="preserve"> PAGEREF _Toc206876427 \h </w:instrText>
            </w:r>
            <w:r>
              <w:rPr>
                <w:noProof/>
                <w:webHidden/>
              </w:rPr>
            </w:r>
            <w:r>
              <w:rPr>
                <w:noProof/>
                <w:webHidden/>
              </w:rPr>
              <w:fldChar w:fldCharType="separate"/>
            </w:r>
            <w:r>
              <w:rPr>
                <w:noProof/>
                <w:webHidden/>
              </w:rPr>
              <w:t>32</w:t>
            </w:r>
            <w:r>
              <w:rPr>
                <w:noProof/>
                <w:webHidden/>
              </w:rPr>
              <w:fldChar w:fldCharType="end"/>
            </w:r>
          </w:hyperlink>
        </w:p>
        <w:p w14:paraId="2EBAF120" w14:textId="6CA8D6F0"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8" w:history="1">
            <w:r w:rsidRPr="007A6776">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Research Approach and Iterative Process</w:t>
            </w:r>
            <w:r>
              <w:rPr>
                <w:noProof/>
                <w:webHidden/>
              </w:rPr>
              <w:tab/>
            </w:r>
            <w:r>
              <w:rPr>
                <w:noProof/>
                <w:webHidden/>
              </w:rPr>
              <w:fldChar w:fldCharType="begin"/>
            </w:r>
            <w:r>
              <w:rPr>
                <w:noProof/>
                <w:webHidden/>
              </w:rPr>
              <w:instrText xml:space="preserve"> PAGEREF _Toc206876428 \h </w:instrText>
            </w:r>
            <w:r>
              <w:rPr>
                <w:noProof/>
                <w:webHidden/>
              </w:rPr>
            </w:r>
            <w:r>
              <w:rPr>
                <w:noProof/>
                <w:webHidden/>
              </w:rPr>
              <w:fldChar w:fldCharType="separate"/>
            </w:r>
            <w:r>
              <w:rPr>
                <w:noProof/>
                <w:webHidden/>
              </w:rPr>
              <w:t>32</w:t>
            </w:r>
            <w:r>
              <w:rPr>
                <w:noProof/>
                <w:webHidden/>
              </w:rPr>
              <w:fldChar w:fldCharType="end"/>
            </w:r>
          </w:hyperlink>
        </w:p>
        <w:p w14:paraId="54C1316A" w14:textId="5C40E726"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29" w:history="1">
            <w:r w:rsidRPr="007A6776">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6876429 \h </w:instrText>
            </w:r>
            <w:r>
              <w:rPr>
                <w:noProof/>
                <w:webHidden/>
              </w:rPr>
            </w:r>
            <w:r>
              <w:rPr>
                <w:noProof/>
                <w:webHidden/>
              </w:rPr>
              <w:fldChar w:fldCharType="separate"/>
            </w:r>
            <w:r>
              <w:rPr>
                <w:noProof/>
                <w:webHidden/>
              </w:rPr>
              <w:t>33</w:t>
            </w:r>
            <w:r>
              <w:rPr>
                <w:noProof/>
                <w:webHidden/>
              </w:rPr>
              <w:fldChar w:fldCharType="end"/>
            </w:r>
          </w:hyperlink>
        </w:p>
        <w:p w14:paraId="129192B7" w14:textId="633E1289"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0" w:history="1">
            <w:r w:rsidRPr="007A6776">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Testing Strategy and Evaluation Criteria</w:t>
            </w:r>
            <w:r>
              <w:rPr>
                <w:noProof/>
                <w:webHidden/>
              </w:rPr>
              <w:tab/>
            </w:r>
            <w:r>
              <w:rPr>
                <w:noProof/>
                <w:webHidden/>
              </w:rPr>
              <w:fldChar w:fldCharType="begin"/>
            </w:r>
            <w:r>
              <w:rPr>
                <w:noProof/>
                <w:webHidden/>
              </w:rPr>
              <w:instrText xml:space="preserve"> PAGEREF _Toc206876430 \h </w:instrText>
            </w:r>
            <w:r>
              <w:rPr>
                <w:noProof/>
                <w:webHidden/>
              </w:rPr>
            </w:r>
            <w:r>
              <w:rPr>
                <w:noProof/>
                <w:webHidden/>
              </w:rPr>
              <w:fldChar w:fldCharType="separate"/>
            </w:r>
            <w:r>
              <w:rPr>
                <w:noProof/>
                <w:webHidden/>
              </w:rPr>
              <w:t>33</w:t>
            </w:r>
            <w:r>
              <w:rPr>
                <w:noProof/>
                <w:webHidden/>
              </w:rPr>
              <w:fldChar w:fldCharType="end"/>
            </w:r>
          </w:hyperlink>
        </w:p>
        <w:p w14:paraId="75B63CD6" w14:textId="19FDD6D6"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31" w:history="1">
            <w:r w:rsidRPr="007A6776">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6876431 \h </w:instrText>
            </w:r>
            <w:r>
              <w:rPr>
                <w:noProof/>
                <w:webHidden/>
              </w:rPr>
            </w:r>
            <w:r>
              <w:rPr>
                <w:noProof/>
                <w:webHidden/>
              </w:rPr>
              <w:fldChar w:fldCharType="separate"/>
            </w:r>
            <w:r>
              <w:rPr>
                <w:noProof/>
                <w:webHidden/>
              </w:rPr>
              <w:t>35</w:t>
            </w:r>
            <w:r>
              <w:rPr>
                <w:noProof/>
                <w:webHidden/>
              </w:rPr>
              <w:fldChar w:fldCharType="end"/>
            </w:r>
          </w:hyperlink>
        </w:p>
        <w:p w14:paraId="6B48CD15" w14:textId="18B0EF38"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2" w:history="1">
            <w:r w:rsidRPr="007A6776">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Common Challenges in the Insertion Process</w:t>
            </w:r>
            <w:r>
              <w:rPr>
                <w:noProof/>
                <w:webHidden/>
              </w:rPr>
              <w:tab/>
            </w:r>
            <w:r>
              <w:rPr>
                <w:noProof/>
                <w:webHidden/>
              </w:rPr>
              <w:fldChar w:fldCharType="begin"/>
            </w:r>
            <w:r>
              <w:rPr>
                <w:noProof/>
                <w:webHidden/>
              </w:rPr>
              <w:instrText xml:space="preserve"> PAGEREF _Toc206876432 \h </w:instrText>
            </w:r>
            <w:r>
              <w:rPr>
                <w:noProof/>
                <w:webHidden/>
              </w:rPr>
            </w:r>
            <w:r>
              <w:rPr>
                <w:noProof/>
                <w:webHidden/>
              </w:rPr>
              <w:fldChar w:fldCharType="separate"/>
            </w:r>
            <w:r>
              <w:rPr>
                <w:noProof/>
                <w:webHidden/>
              </w:rPr>
              <w:t>35</w:t>
            </w:r>
            <w:r>
              <w:rPr>
                <w:noProof/>
                <w:webHidden/>
              </w:rPr>
              <w:fldChar w:fldCharType="end"/>
            </w:r>
          </w:hyperlink>
        </w:p>
        <w:p w14:paraId="62F09BD5" w14:textId="668D383F"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3" w:history="1">
            <w:r w:rsidRPr="007A6776">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Large Scale vs Small Scale Production Strategies</w:t>
            </w:r>
            <w:r>
              <w:rPr>
                <w:noProof/>
                <w:webHidden/>
              </w:rPr>
              <w:tab/>
            </w:r>
            <w:r>
              <w:rPr>
                <w:noProof/>
                <w:webHidden/>
              </w:rPr>
              <w:fldChar w:fldCharType="begin"/>
            </w:r>
            <w:r>
              <w:rPr>
                <w:noProof/>
                <w:webHidden/>
              </w:rPr>
              <w:instrText xml:space="preserve"> PAGEREF _Toc206876433 \h </w:instrText>
            </w:r>
            <w:r>
              <w:rPr>
                <w:noProof/>
                <w:webHidden/>
              </w:rPr>
            </w:r>
            <w:r>
              <w:rPr>
                <w:noProof/>
                <w:webHidden/>
              </w:rPr>
              <w:fldChar w:fldCharType="separate"/>
            </w:r>
            <w:r>
              <w:rPr>
                <w:noProof/>
                <w:webHidden/>
              </w:rPr>
              <w:t>36</w:t>
            </w:r>
            <w:r>
              <w:rPr>
                <w:noProof/>
                <w:webHidden/>
              </w:rPr>
              <w:fldChar w:fldCharType="end"/>
            </w:r>
          </w:hyperlink>
        </w:p>
        <w:p w14:paraId="4397284C" w14:textId="51931E70"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4" w:history="1">
            <w:r w:rsidRPr="007A6776">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Automation Principles</w:t>
            </w:r>
            <w:r>
              <w:rPr>
                <w:noProof/>
                <w:webHidden/>
              </w:rPr>
              <w:tab/>
            </w:r>
            <w:r>
              <w:rPr>
                <w:noProof/>
                <w:webHidden/>
              </w:rPr>
              <w:fldChar w:fldCharType="begin"/>
            </w:r>
            <w:r>
              <w:rPr>
                <w:noProof/>
                <w:webHidden/>
              </w:rPr>
              <w:instrText xml:space="preserve"> PAGEREF _Toc206876434 \h </w:instrText>
            </w:r>
            <w:r>
              <w:rPr>
                <w:noProof/>
                <w:webHidden/>
              </w:rPr>
            </w:r>
            <w:r>
              <w:rPr>
                <w:noProof/>
                <w:webHidden/>
              </w:rPr>
              <w:fldChar w:fldCharType="separate"/>
            </w:r>
            <w:r>
              <w:rPr>
                <w:noProof/>
                <w:webHidden/>
              </w:rPr>
              <w:t>37</w:t>
            </w:r>
            <w:r>
              <w:rPr>
                <w:noProof/>
                <w:webHidden/>
              </w:rPr>
              <w:fldChar w:fldCharType="end"/>
            </w:r>
          </w:hyperlink>
        </w:p>
        <w:p w14:paraId="18F1D75C" w14:textId="68A1BD4E"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5" w:history="1">
            <w:r w:rsidRPr="007A6776">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Design for flexible automation</w:t>
            </w:r>
            <w:r>
              <w:rPr>
                <w:noProof/>
                <w:webHidden/>
              </w:rPr>
              <w:tab/>
            </w:r>
            <w:r>
              <w:rPr>
                <w:noProof/>
                <w:webHidden/>
              </w:rPr>
              <w:fldChar w:fldCharType="begin"/>
            </w:r>
            <w:r>
              <w:rPr>
                <w:noProof/>
                <w:webHidden/>
              </w:rPr>
              <w:instrText xml:space="preserve"> PAGEREF _Toc206876435 \h </w:instrText>
            </w:r>
            <w:r>
              <w:rPr>
                <w:noProof/>
                <w:webHidden/>
              </w:rPr>
            </w:r>
            <w:r>
              <w:rPr>
                <w:noProof/>
                <w:webHidden/>
              </w:rPr>
              <w:fldChar w:fldCharType="separate"/>
            </w:r>
            <w:r>
              <w:rPr>
                <w:noProof/>
                <w:webHidden/>
              </w:rPr>
              <w:t>37</w:t>
            </w:r>
            <w:r>
              <w:rPr>
                <w:noProof/>
                <w:webHidden/>
              </w:rPr>
              <w:fldChar w:fldCharType="end"/>
            </w:r>
          </w:hyperlink>
        </w:p>
        <w:p w14:paraId="10DF9F8B" w14:textId="2D2212F0"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6" w:history="1">
            <w:r w:rsidRPr="007A6776">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Variety in Stator Design for Slot Liner insertion</w:t>
            </w:r>
            <w:r>
              <w:rPr>
                <w:noProof/>
                <w:webHidden/>
              </w:rPr>
              <w:tab/>
            </w:r>
            <w:r>
              <w:rPr>
                <w:noProof/>
                <w:webHidden/>
              </w:rPr>
              <w:fldChar w:fldCharType="begin"/>
            </w:r>
            <w:r>
              <w:rPr>
                <w:noProof/>
                <w:webHidden/>
              </w:rPr>
              <w:instrText xml:space="preserve"> PAGEREF _Toc206876436 \h </w:instrText>
            </w:r>
            <w:r>
              <w:rPr>
                <w:noProof/>
                <w:webHidden/>
              </w:rPr>
            </w:r>
            <w:r>
              <w:rPr>
                <w:noProof/>
                <w:webHidden/>
              </w:rPr>
              <w:fldChar w:fldCharType="separate"/>
            </w:r>
            <w:r>
              <w:rPr>
                <w:noProof/>
                <w:webHidden/>
              </w:rPr>
              <w:t>38</w:t>
            </w:r>
            <w:r>
              <w:rPr>
                <w:noProof/>
                <w:webHidden/>
              </w:rPr>
              <w:fldChar w:fldCharType="end"/>
            </w:r>
          </w:hyperlink>
        </w:p>
        <w:p w14:paraId="6DF85708" w14:textId="3FF3CC0D"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7" w:history="1">
            <w:r w:rsidRPr="007A6776">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Influence on Insertion tooling and strategies</w:t>
            </w:r>
            <w:r>
              <w:rPr>
                <w:noProof/>
                <w:webHidden/>
              </w:rPr>
              <w:tab/>
            </w:r>
            <w:r>
              <w:rPr>
                <w:noProof/>
                <w:webHidden/>
              </w:rPr>
              <w:fldChar w:fldCharType="begin"/>
            </w:r>
            <w:r>
              <w:rPr>
                <w:noProof/>
                <w:webHidden/>
              </w:rPr>
              <w:instrText xml:space="preserve"> PAGEREF _Toc206876437 \h </w:instrText>
            </w:r>
            <w:r>
              <w:rPr>
                <w:noProof/>
                <w:webHidden/>
              </w:rPr>
            </w:r>
            <w:r>
              <w:rPr>
                <w:noProof/>
                <w:webHidden/>
              </w:rPr>
              <w:fldChar w:fldCharType="separate"/>
            </w:r>
            <w:r>
              <w:rPr>
                <w:noProof/>
                <w:webHidden/>
              </w:rPr>
              <w:t>39</w:t>
            </w:r>
            <w:r>
              <w:rPr>
                <w:noProof/>
                <w:webHidden/>
              </w:rPr>
              <w:fldChar w:fldCharType="end"/>
            </w:r>
          </w:hyperlink>
        </w:p>
        <w:p w14:paraId="6B2FCF4E" w14:textId="09F14C91"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38" w:history="1">
            <w:r w:rsidRPr="007A6776">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rPr>
              <w:t>Hardware setup for flexible slot liner insertion</w:t>
            </w:r>
            <w:r>
              <w:rPr>
                <w:noProof/>
                <w:webHidden/>
              </w:rPr>
              <w:tab/>
            </w:r>
            <w:r>
              <w:rPr>
                <w:noProof/>
                <w:webHidden/>
              </w:rPr>
              <w:fldChar w:fldCharType="begin"/>
            </w:r>
            <w:r>
              <w:rPr>
                <w:noProof/>
                <w:webHidden/>
              </w:rPr>
              <w:instrText xml:space="preserve"> PAGEREF _Toc206876438 \h </w:instrText>
            </w:r>
            <w:r>
              <w:rPr>
                <w:noProof/>
                <w:webHidden/>
              </w:rPr>
            </w:r>
            <w:r>
              <w:rPr>
                <w:noProof/>
                <w:webHidden/>
              </w:rPr>
              <w:fldChar w:fldCharType="separate"/>
            </w:r>
            <w:r>
              <w:rPr>
                <w:noProof/>
                <w:webHidden/>
              </w:rPr>
              <w:t>41</w:t>
            </w:r>
            <w:r>
              <w:rPr>
                <w:noProof/>
                <w:webHidden/>
              </w:rPr>
              <w:fldChar w:fldCharType="end"/>
            </w:r>
          </w:hyperlink>
        </w:p>
        <w:p w14:paraId="2430D7DA" w14:textId="395CB8A5"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39" w:history="1">
            <w:r w:rsidRPr="007A6776">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Robotic Module</w:t>
            </w:r>
            <w:r>
              <w:rPr>
                <w:noProof/>
                <w:webHidden/>
              </w:rPr>
              <w:tab/>
            </w:r>
            <w:r>
              <w:rPr>
                <w:noProof/>
                <w:webHidden/>
              </w:rPr>
              <w:fldChar w:fldCharType="begin"/>
            </w:r>
            <w:r>
              <w:rPr>
                <w:noProof/>
                <w:webHidden/>
              </w:rPr>
              <w:instrText xml:space="preserve"> PAGEREF _Toc206876439 \h </w:instrText>
            </w:r>
            <w:r>
              <w:rPr>
                <w:noProof/>
                <w:webHidden/>
              </w:rPr>
            </w:r>
            <w:r>
              <w:rPr>
                <w:noProof/>
                <w:webHidden/>
              </w:rPr>
              <w:fldChar w:fldCharType="separate"/>
            </w:r>
            <w:r>
              <w:rPr>
                <w:noProof/>
                <w:webHidden/>
              </w:rPr>
              <w:t>41</w:t>
            </w:r>
            <w:r>
              <w:rPr>
                <w:noProof/>
                <w:webHidden/>
              </w:rPr>
              <w:fldChar w:fldCharType="end"/>
            </w:r>
          </w:hyperlink>
        </w:p>
        <w:p w14:paraId="00D58B0F" w14:textId="4F1CE24A"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0" w:history="1">
            <w:r w:rsidRPr="007A6776">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UR10e Co-bot</w:t>
            </w:r>
            <w:r>
              <w:rPr>
                <w:noProof/>
                <w:webHidden/>
              </w:rPr>
              <w:tab/>
            </w:r>
            <w:r>
              <w:rPr>
                <w:noProof/>
                <w:webHidden/>
              </w:rPr>
              <w:fldChar w:fldCharType="begin"/>
            </w:r>
            <w:r>
              <w:rPr>
                <w:noProof/>
                <w:webHidden/>
              </w:rPr>
              <w:instrText xml:space="preserve"> PAGEREF _Toc206876440 \h </w:instrText>
            </w:r>
            <w:r>
              <w:rPr>
                <w:noProof/>
                <w:webHidden/>
              </w:rPr>
            </w:r>
            <w:r>
              <w:rPr>
                <w:noProof/>
                <w:webHidden/>
              </w:rPr>
              <w:fldChar w:fldCharType="separate"/>
            </w:r>
            <w:r>
              <w:rPr>
                <w:noProof/>
                <w:webHidden/>
              </w:rPr>
              <w:t>42</w:t>
            </w:r>
            <w:r>
              <w:rPr>
                <w:noProof/>
                <w:webHidden/>
              </w:rPr>
              <w:fldChar w:fldCharType="end"/>
            </w:r>
          </w:hyperlink>
        </w:p>
        <w:p w14:paraId="1B446F28" w14:textId="0D671F60"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1" w:history="1">
            <w:r w:rsidRPr="007A6776">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RG2 Gripper</w:t>
            </w:r>
            <w:r>
              <w:rPr>
                <w:noProof/>
                <w:webHidden/>
              </w:rPr>
              <w:tab/>
            </w:r>
            <w:r>
              <w:rPr>
                <w:noProof/>
                <w:webHidden/>
              </w:rPr>
              <w:fldChar w:fldCharType="begin"/>
            </w:r>
            <w:r>
              <w:rPr>
                <w:noProof/>
                <w:webHidden/>
              </w:rPr>
              <w:instrText xml:space="preserve"> PAGEREF _Toc206876441 \h </w:instrText>
            </w:r>
            <w:r>
              <w:rPr>
                <w:noProof/>
                <w:webHidden/>
              </w:rPr>
            </w:r>
            <w:r>
              <w:rPr>
                <w:noProof/>
                <w:webHidden/>
              </w:rPr>
              <w:fldChar w:fldCharType="separate"/>
            </w:r>
            <w:r>
              <w:rPr>
                <w:noProof/>
                <w:webHidden/>
              </w:rPr>
              <w:t>43</w:t>
            </w:r>
            <w:r>
              <w:rPr>
                <w:noProof/>
                <w:webHidden/>
              </w:rPr>
              <w:fldChar w:fldCharType="end"/>
            </w:r>
          </w:hyperlink>
        </w:p>
        <w:p w14:paraId="2B69078F" w14:textId="44122C38"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2" w:history="1">
            <w:r w:rsidRPr="007A6776">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HEX Force-Torque Sensor</w:t>
            </w:r>
            <w:r>
              <w:rPr>
                <w:noProof/>
                <w:webHidden/>
              </w:rPr>
              <w:tab/>
            </w:r>
            <w:r>
              <w:rPr>
                <w:noProof/>
                <w:webHidden/>
              </w:rPr>
              <w:fldChar w:fldCharType="begin"/>
            </w:r>
            <w:r>
              <w:rPr>
                <w:noProof/>
                <w:webHidden/>
              </w:rPr>
              <w:instrText xml:space="preserve"> PAGEREF _Toc206876442 \h </w:instrText>
            </w:r>
            <w:r>
              <w:rPr>
                <w:noProof/>
                <w:webHidden/>
              </w:rPr>
            </w:r>
            <w:r>
              <w:rPr>
                <w:noProof/>
                <w:webHidden/>
              </w:rPr>
              <w:fldChar w:fldCharType="separate"/>
            </w:r>
            <w:r>
              <w:rPr>
                <w:noProof/>
                <w:webHidden/>
              </w:rPr>
              <w:t>44</w:t>
            </w:r>
            <w:r>
              <w:rPr>
                <w:noProof/>
                <w:webHidden/>
              </w:rPr>
              <w:fldChar w:fldCharType="end"/>
            </w:r>
          </w:hyperlink>
        </w:p>
        <w:p w14:paraId="7753B680" w14:textId="485E5EA7"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3" w:history="1">
            <w:r w:rsidRPr="007A6776">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Rotating Clamp for Stator Alignment</w:t>
            </w:r>
            <w:r>
              <w:rPr>
                <w:noProof/>
                <w:webHidden/>
              </w:rPr>
              <w:tab/>
            </w:r>
            <w:r>
              <w:rPr>
                <w:noProof/>
                <w:webHidden/>
              </w:rPr>
              <w:fldChar w:fldCharType="begin"/>
            </w:r>
            <w:r>
              <w:rPr>
                <w:noProof/>
                <w:webHidden/>
              </w:rPr>
              <w:instrText xml:space="preserve"> PAGEREF _Toc206876443 \h </w:instrText>
            </w:r>
            <w:r>
              <w:rPr>
                <w:noProof/>
                <w:webHidden/>
              </w:rPr>
            </w:r>
            <w:r>
              <w:rPr>
                <w:noProof/>
                <w:webHidden/>
              </w:rPr>
              <w:fldChar w:fldCharType="separate"/>
            </w:r>
            <w:r>
              <w:rPr>
                <w:noProof/>
                <w:webHidden/>
              </w:rPr>
              <w:t>44</w:t>
            </w:r>
            <w:r>
              <w:rPr>
                <w:noProof/>
                <w:webHidden/>
              </w:rPr>
              <w:fldChar w:fldCharType="end"/>
            </w:r>
          </w:hyperlink>
        </w:p>
        <w:p w14:paraId="618D41E0" w14:textId="37C88D94"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4" w:history="1">
            <w:r w:rsidRPr="007A6776">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Tool and Slot Liner Placement Platform</w:t>
            </w:r>
            <w:r>
              <w:rPr>
                <w:noProof/>
                <w:webHidden/>
              </w:rPr>
              <w:tab/>
            </w:r>
            <w:r>
              <w:rPr>
                <w:noProof/>
                <w:webHidden/>
              </w:rPr>
              <w:fldChar w:fldCharType="begin"/>
            </w:r>
            <w:r>
              <w:rPr>
                <w:noProof/>
                <w:webHidden/>
              </w:rPr>
              <w:instrText xml:space="preserve"> PAGEREF _Toc206876444 \h </w:instrText>
            </w:r>
            <w:r>
              <w:rPr>
                <w:noProof/>
                <w:webHidden/>
              </w:rPr>
            </w:r>
            <w:r>
              <w:rPr>
                <w:noProof/>
                <w:webHidden/>
              </w:rPr>
              <w:fldChar w:fldCharType="separate"/>
            </w:r>
            <w:r>
              <w:rPr>
                <w:noProof/>
                <w:webHidden/>
              </w:rPr>
              <w:t>45</w:t>
            </w:r>
            <w:r>
              <w:rPr>
                <w:noProof/>
                <w:webHidden/>
              </w:rPr>
              <w:fldChar w:fldCharType="end"/>
            </w:r>
          </w:hyperlink>
        </w:p>
        <w:p w14:paraId="032509DE" w14:textId="39073106"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45" w:history="1">
            <w:r w:rsidRPr="007A6776">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6876445 \h </w:instrText>
            </w:r>
            <w:r>
              <w:rPr>
                <w:noProof/>
                <w:webHidden/>
              </w:rPr>
            </w:r>
            <w:r>
              <w:rPr>
                <w:noProof/>
                <w:webHidden/>
              </w:rPr>
              <w:fldChar w:fldCharType="separate"/>
            </w:r>
            <w:r>
              <w:rPr>
                <w:noProof/>
                <w:webHidden/>
              </w:rPr>
              <w:t>47</w:t>
            </w:r>
            <w:r>
              <w:rPr>
                <w:noProof/>
                <w:webHidden/>
              </w:rPr>
              <w:fldChar w:fldCharType="end"/>
            </w:r>
          </w:hyperlink>
        </w:p>
        <w:p w14:paraId="3EF834CF" w14:textId="1F645EB9"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6" w:history="1">
            <w:r w:rsidRPr="007A6776">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Selection of Required adjustable parameters</w:t>
            </w:r>
            <w:r>
              <w:rPr>
                <w:noProof/>
                <w:webHidden/>
              </w:rPr>
              <w:tab/>
            </w:r>
            <w:r>
              <w:rPr>
                <w:noProof/>
                <w:webHidden/>
              </w:rPr>
              <w:fldChar w:fldCharType="begin"/>
            </w:r>
            <w:r>
              <w:rPr>
                <w:noProof/>
                <w:webHidden/>
              </w:rPr>
              <w:instrText xml:space="preserve"> PAGEREF _Toc206876446 \h </w:instrText>
            </w:r>
            <w:r>
              <w:rPr>
                <w:noProof/>
                <w:webHidden/>
              </w:rPr>
            </w:r>
            <w:r>
              <w:rPr>
                <w:noProof/>
                <w:webHidden/>
              </w:rPr>
              <w:fldChar w:fldCharType="separate"/>
            </w:r>
            <w:r>
              <w:rPr>
                <w:noProof/>
                <w:webHidden/>
              </w:rPr>
              <w:t>47</w:t>
            </w:r>
            <w:r>
              <w:rPr>
                <w:noProof/>
                <w:webHidden/>
              </w:rPr>
              <w:fldChar w:fldCharType="end"/>
            </w:r>
          </w:hyperlink>
        </w:p>
        <w:p w14:paraId="530EB4A7" w14:textId="5B4B6726"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7" w:history="1">
            <w:r w:rsidRPr="007A6776">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Fundamental Tool design</w:t>
            </w:r>
            <w:r>
              <w:rPr>
                <w:noProof/>
                <w:webHidden/>
              </w:rPr>
              <w:tab/>
            </w:r>
            <w:r>
              <w:rPr>
                <w:noProof/>
                <w:webHidden/>
              </w:rPr>
              <w:fldChar w:fldCharType="begin"/>
            </w:r>
            <w:r>
              <w:rPr>
                <w:noProof/>
                <w:webHidden/>
              </w:rPr>
              <w:instrText xml:space="preserve"> PAGEREF _Toc206876447 \h </w:instrText>
            </w:r>
            <w:r>
              <w:rPr>
                <w:noProof/>
                <w:webHidden/>
              </w:rPr>
            </w:r>
            <w:r>
              <w:rPr>
                <w:noProof/>
                <w:webHidden/>
              </w:rPr>
              <w:fldChar w:fldCharType="separate"/>
            </w:r>
            <w:r>
              <w:rPr>
                <w:noProof/>
                <w:webHidden/>
              </w:rPr>
              <w:t>48</w:t>
            </w:r>
            <w:r>
              <w:rPr>
                <w:noProof/>
                <w:webHidden/>
              </w:rPr>
              <w:fldChar w:fldCharType="end"/>
            </w:r>
          </w:hyperlink>
        </w:p>
        <w:p w14:paraId="76355823" w14:textId="655DF71E" w:rsidR="00FA347F" w:rsidRDefault="00FA347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8" w:history="1">
            <w:r w:rsidRPr="007A6776">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6876448 \h </w:instrText>
            </w:r>
            <w:r>
              <w:rPr>
                <w:noProof/>
                <w:webHidden/>
              </w:rPr>
            </w:r>
            <w:r>
              <w:rPr>
                <w:noProof/>
                <w:webHidden/>
              </w:rPr>
              <w:fldChar w:fldCharType="separate"/>
            </w:r>
            <w:r>
              <w:rPr>
                <w:noProof/>
                <w:webHidden/>
              </w:rPr>
              <w:t>49</w:t>
            </w:r>
            <w:r>
              <w:rPr>
                <w:noProof/>
                <w:webHidden/>
              </w:rPr>
              <w:fldChar w:fldCharType="end"/>
            </w:r>
          </w:hyperlink>
        </w:p>
        <w:p w14:paraId="77831F03" w14:textId="4645A1B0"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49" w:history="1">
            <w:r w:rsidRPr="007A6776">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Final design</w:t>
            </w:r>
            <w:r>
              <w:rPr>
                <w:noProof/>
                <w:webHidden/>
              </w:rPr>
              <w:tab/>
            </w:r>
            <w:r>
              <w:rPr>
                <w:noProof/>
                <w:webHidden/>
              </w:rPr>
              <w:fldChar w:fldCharType="begin"/>
            </w:r>
            <w:r>
              <w:rPr>
                <w:noProof/>
                <w:webHidden/>
              </w:rPr>
              <w:instrText xml:space="preserve"> PAGEREF _Toc206876449 \h </w:instrText>
            </w:r>
            <w:r>
              <w:rPr>
                <w:noProof/>
                <w:webHidden/>
              </w:rPr>
            </w:r>
            <w:r>
              <w:rPr>
                <w:noProof/>
                <w:webHidden/>
              </w:rPr>
              <w:fldChar w:fldCharType="separate"/>
            </w:r>
            <w:r>
              <w:rPr>
                <w:noProof/>
                <w:webHidden/>
              </w:rPr>
              <w:t>50</w:t>
            </w:r>
            <w:r>
              <w:rPr>
                <w:noProof/>
                <w:webHidden/>
              </w:rPr>
              <w:fldChar w:fldCharType="end"/>
            </w:r>
          </w:hyperlink>
        </w:p>
        <w:p w14:paraId="7C49B04B" w14:textId="00B32796"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0" w:history="1">
            <w:r w:rsidRPr="007A6776">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6876450 \h </w:instrText>
            </w:r>
            <w:r>
              <w:rPr>
                <w:noProof/>
                <w:webHidden/>
              </w:rPr>
            </w:r>
            <w:r>
              <w:rPr>
                <w:noProof/>
                <w:webHidden/>
              </w:rPr>
              <w:fldChar w:fldCharType="separate"/>
            </w:r>
            <w:r>
              <w:rPr>
                <w:noProof/>
                <w:webHidden/>
              </w:rPr>
              <w:t>51</w:t>
            </w:r>
            <w:r>
              <w:rPr>
                <w:noProof/>
                <w:webHidden/>
              </w:rPr>
              <w:fldChar w:fldCharType="end"/>
            </w:r>
          </w:hyperlink>
        </w:p>
        <w:p w14:paraId="31FD3757" w14:textId="198EEE99"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51" w:history="1">
            <w:r w:rsidRPr="007A6776">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rPr>
              <w:t>PARAMETRIC SLOT LINER INSERTION PIPELINE</w:t>
            </w:r>
            <w:r>
              <w:rPr>
                <w:noProof/>
                <w:webHidden/>
              </w:rPr>
              <w:tab/>
            </w:r>
            <w:r>
              <w:rPr>
                <w:noProof/>
                <w:webHidden/>
              </w:rPr>
              <w:fldChar w:fldCharType="begin"/>
            </w:r>
            <w:r>
              <w:rPr>
                <w:noProof/>
                <w:webHidden/>
              </w:rPr>
              <w:instrText xml:space="preserve"> PAGEREF _Toc206876451 \h </w:instrText>
            </w:r>
            <w:r>
              <w:rPr>
                <w:noProof/>
                <w:webHidden/>
              </w:rPr>
            </w:r>
            <w:r>
              <w:rPr>
                <w:noProof/>
                <w:webHidden/>
              </w:rPr>
              <w:fldChar w:fldCharType="separate"/>
            </w:r>
            <w:r>
              <w:rPr>
                <w:noProof/>
                <w:webHidden/>
              </w:rPr>
              <w:t>52</w:t>
            </w:r>
            <w:r>
              <w:rPr>
                <w:noProof/>
                <w:webHidden/>
              </w:rPr>
              <w:fldChar w:fldCharType="end"/>
            </w:r>
          </w:hyperlink>
        </w:p>
        <w:p w14:paraId="5A40D574" w14:textId="69C9ECA3"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2" w:history="1">
            <w:r w:rsidRPr="007A6776">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Funnel Application</w:t>
            </w:r>
            <w:r>
              <w:rPr>
                <w:noProof/>
                <w:webHidden/>
              </w:rPr>
              <w:tab/>
            </w:r>
            <w:r>
              <w:rPr>
                <w:noProof/>
                <w:webHidden/>
              </w:rPr>
              <w:fldChar w:fldCharType="begin"/>
            </w:r>
            <w:r>
              <w:rPr>
                <w:noProof/>
                <w:webHidden/>
              </w:rPr>
              <w:instrText xml:space="preserve"> PAGEREF _Toc206876452 \h </w:instrText>
            </w:r>
            <w:r>
              <w:rPr>
                <w:noProof/>
                <w:webHidden/>
              </w:rPr>
            </w:r>
            <w:r>
              <w:rPr>
                <w:noProof/>
                <w:webHidden/>
              </w:rPr>
              <w:fldChar w:fldCharType="separate"/>
            </w:r>
            <w:r>
              <w:rPr>
                <w:noProof/>
                <w:webHidden/>
              </w:rPr>
              <w:t>52</w:t>
            </w:r>
            <w:r>
              <w:rPr>
                <w:noProof/>
                <w:webHidden/>
              </w:rPr>
              <w:fldChar w:fldCharType="end"/>
            </w:r>
          </w:hyperlink>
        </w:p>
        <w:p w14:paraId="04499C9C" w14:textId="39512615"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3" w:history="1">
            <w:r w:rsidRPr="007A6776">
              <w:rPr>
                <w:rStyle w:val="Hyperlink"/>
                <w:noProof/>
                <w:lang w:val="en-IN"/>
              </w:rPr>
              <w:t>8.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6876453 \h </w:instrText>
            </w:r>
            <w:r>
              <w:rPr>
                <w:noProof/>
                <w:webHidden/>
              </w:rPr>
            </w:r>
            <w:r>
              <w:rPr>
                <w:noProof/>
                <w:webHidden/>
              </w:rPr>
              <w:fldChar w:fldCharType="separate"/>
            </w:r>
            <w:r>
              <w:rPr>
                <w:noProof/>
                <w:webHidden/>
              </w:rPr>
              <w:t>52</w:t>
            </w:r>
            <w:r>
              <w:rPr>
                <w:noProof/>
                <w:webHidden/>
              </w:rPr>
              <w:fldChar w:fldCharType="end"/>
            </w:r>
          </w:hyperlink>
        </w:p>
        <w:p w14:paraId="1709BB81" w14:textId="138D5D46"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4" w:history="1">
            <w:r w:rsidRPr="007A6776">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Final Liner Insertion</w:t>
            </w:r>
            <w:r>
              <w:rPr>
                <w:noProof/>
                <w:webHidden/>
              </w:rPr>
              <w:tab/>
            </w:r>
            <w:r>
              <w:rPr>
                <w:noProof/>
                <w:webHidden/>
              </w:rPr>
              <w:fldChar w:fldCharType="begin"/>
            </w:r>
            <w:r>
              <w:rPr>
                <w:noProof/>
                <w:webHidden/>
              </w:rPr>
              <w:instrText xml:space="preserve"> PAGEREF _Toc206876454 \h </w:instrText>
            </w:r>
            <w:r>
              <w:rPr>
                <w:noProof/>
                <w:webHidden/>
              </w:rPr>
            </w:r>
            <w:r>
              <w:rPr>
                <w:noProof/>
                <w:webHidden/>
              </w:rPr>
              <w:fldChar w:fldCharType="separate"/>
            </w:r>
            <w:r>
              <w:rPr>
                <w:noProof/>
                <w:webHidden/>
              </w:rPr>
              <w:t>52</w:t>
            </w:r>
            <w:r>
              <w:rPr>
                <w:noProof/>
                <w:webHidden/>
              </w:rPr>
              <w:fldChar w:fldCharType="end"/>
            </w:r>
          </w:hyperlink>
        </w:p>
        <w:p w14:paraId="6B6B0B7E" w14:textId="7CF8DB3F"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5" w:history="1">
            <w:r w:rsidRPr="007A6776">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UR Script Based Insertion Control</w:t>
            </w:r>
            <w:r>
              <w:rPr>
                <w:noProof/>
                <w:webHidden/>
              </w:rPr>
              <w:tab/>
            </w:r>
            <w:r>
              <w:rPr>
                <w:noProof/>
                <w:webHidden/>
              </w:rPr>
              <w:fldChar w:fldCharType="begin"/>
            </w:r>
            <w:r>
              <w:rPr>
                <w:noProof/>
                <w:webHidden/>
              </w:rPr>
              <w:instrText xml:space="preserve"> PAGEREF _Toc206876455 \h </w:instrText>
            </w:r>
            <w:r>
              <w:rPr>
                <w:noProof/>
                <w:webHidden/>
              </w:rPr>
            </w:r>
            <w:r>
              <w:rPr>
                <w:noProof/>
                <w:webHidden/>
              </w:rPr>
              <w:fldChar w:fldCharType="separate"/>
            </w:r>
            <w:r>
              <w:rPr>
                <w:noProof/>
                <w:webHidden/>
              </w:rPr>
              <w:t>53</w:t>
            </w:r>
            <w:r>
              <w:rPr>
                <w:noProof/>
                <w:webHidden/>
              </w:rPr>
              <w:fldChar w:fldCharType="end"/>
            </w:r>
          </w:hyperlink>
        </w:p>
        <w:p w14:paraId="04A4D37E" w14:textId="0252E3A9"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56" w:history="1">
            <w:r w:rsidRPr="007A6776">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lang w:val="en-IN"/>
              </w:rPr>
              <w:t>Tool Process Testing and Validation</w:t>
            </w:r>
            <w:r>
              <w:rPr>
                <w:noProof/>
                <w:webHidden/>
              </w:rPr>
              <w:tab/>
            </w:r>
            <w:r>
              <w:rPr>
                <w:noProof/>
                <w:webHidden/>
              </w:rPr>
              <w:fldChar w:fldCharType="begin"/>
            </w:r>
            <w:r>
              <w:rPr>
                <w:noProof/>
                <w:webHidden/>
              </w:rPr>
              <w:instrText xml:space="preserve"> PAGEREF _Toc206876456 \h </w:instrText>
            </w:r>
            <w:r>
              <w:rPr>
                <w:noProof/>
                <w:webHidden/>
              </w:rPr>
            </w:r>
            <w:r>
              <w:rPr>
                <w:noProof/>
                <w:webHidden/>
              </w:rPr>
              <w:fldChar w:fldCharType="separate"/>
            </w:r>
            <w:r>
              <w:rPr>
                <w:noProof/>
                <w:webHidden/>
              </w:rPr>
              <w:t>54</w:t>
            </w:r>
            <w:r>
              <w:rPr>
                <w:noProof/>
                <w:webHidden/>
              </w:rPr>
              <w:fldChar w:fldCharType="end"/>
            </w:r>
          </w:hyperlink>
        </w:p>
        <w:p w14:paraId="42523FD9" w14:textId="00C10C58"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7" w:history="1">
            <w:r w:rsidRPr="007A6776">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Testing results</w:t>
            </w:r>
            <w:r>
              <w:rPr>
                <w:noProof/>
                <w:webHidden/>
              </w:rPr>
              <w:tab/>
            </w:r>
            <w:r>
              <w:rPr>
                <w:noProof/>
                <w:webHidden/>
              </w:rPr>
              <w:fldChar w:fldCharType="begin"/>
            </w:r>
            <w:r>
              <w:rPr>
                <w:noProof/>
                <w:webHidden/>
              </w:rPr>
              <w:instrText xml:space="preserve"> PAGEREF _Toc206876457 \h </w:instrText>
            </w:r>
            <w:r>
              <w:rPr>
                <w:noProof/>
                <w:webHidden/>
              </w:rPr>
            </w:r>
            <w:r>
              <w:rPr>
                <w:noProof/>
                <w:webHidden/>
              </w:rPr>
              <w:fldChar w:fldCharType="separate"/>
            </w:r>
            <w:r>
              <w:rPr>
                <w:noProof/>
                <w:webHidden/>
              </w:rPr>
              <w:t>54</w:t>
            </w:r>
            <w:r>
              <w:rPr>
                <w:noProof/>
                <w:webHidden/>
              </w:rPr>
              <w:fldChar w:fldCharType="end"/>
            </w:r>
          </w:hyperlink>
        </w:p>
        <w:p w14:paraId="68682EB6" w14:textId="59F6C8FF"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8" w:history="1">
            <w:r w:rsidRPr="007A6776">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rPr>
              <w:t>Stator A</w:t>
            </w:r>
            <w:r>
              <w:rPr>
                <w:noProof/>
                <w:webHidden/>
              </w:rPr>
              <w:tab/>
            </w:r>
            <w:r>
              <w:rPr>
                <w:noProof/>
                <w:webHidden/>
              </w:rPr>
              <w:fldChar w:fldCharType="begin"/>
            </w:r>
            <w:r>
              <w:rPr>
                <w:noProof/>
                <w:webHidden/>
              </w:rPr>
              <w:instrText xml:space="preserve"> PAGEREF _Toc206876458 \h </w:instrText>
            </w:r>
            <w:r>
              <w:rPr>
                <w:noProof/>
                <w:webHidden/>
              </w:rPr>
            </w:r>
            <w:r>
              <w:rPr>
                <w:noProof/>
                <w:webHidden/>
              </w:rPr>
              <w:fldChar w:fldCharType="separate"/>
            </w:r>
            <w:r>
              <w:rPr>
                <w:noProof/>
                <w:webHidden/>
              </w:rPr>
              <w:t>55</w:t>
            </w:r>
            <w:r>
              <w:rPr>
                <w:noProof/>
                <w:webHidden/>
              </w:rPr>
              <w:fldChar w:fldCharType="end"/>
            </w:r>
          </w:hyperlink>
        </w:p>
        <w:p w14:paraId="7FD4F5DF" w14:textId="1D3EE47B"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59" w:history="1">
            <w:r w:rsidRPr="007A6776">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Stator B</w:t>
            </w:r>
            <w:r>
              <w:rPr>
                <w:noProof/>
                <w:webHidden/>
              </w:rPr>
              <w:tab/>
            </w:r>
            <w:r>
              <w:rPr>
                <w:noProof/>
                <w:webHidden/>
              </w:rPr>
              <w:fldChar w:fldCharType="begin"/>
            </w:r>
            <w:r>
              <w:rPr>
                <w:noProof/>
                <w:webHidden/>
              </w:rPr>
              <w:instrText xml:space="preserve"> PAGEREF _Toc206876459 \h </w:instrText>
            </w:r>
            <w:r>
              <w:rPr>
                <w:noProof/>
                <w:webHidden/>
              </w:rPr>
            </w:r>
            <w:r>
              <w:rPr>
                <w:noProof/>
                <w:webHidden/>
              </w:rPr>
              <w:fldChar w:fldCharType="separate"/>
            </w:r>
            <w:r>
              <w:rPr>
                <w:noProof/>
                <w:webHidden/>
              </w:rPr>
              <w:t>56</w:t>
            </w:r>
            <w:r>
              <w:rPr>
                <w:noProof/>
                <w:webHidden/>
              </w:rPr>
              <w:fldChar w:fldCharType="end"/>
            </w:r>
          </w:hyperlink>
        </w:p>
        <w:p w14:paraId="27E97296" w14:textId="1517D516" w:rsidR="00FA347F" w:rsidRDefault="00FA347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876460" w:history="1">
            <w:r w:rsidRPr="007A6776">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7A6776">
              <w:rPr>
                <w:rStyle w:val="Hyperlink"/>
                <w:noProof/>
                <w:lang w:val="en-IN"/>
              </w:rPr>
              <w:t>Stator C</w:t>
            </w:r>
            <w:r>
              <w:rPr>
                <w:noProof/>
                <w:webHidden/>
              </w:rPr>
              <w:tab/>
            </w:r>
            <w:r>
              <w:rPr>
                <w:noProof/>
                <w:webHidden/>
              </w:rPr>
              <w:fldChar w:fldCharType="begin"/>
            </w:r>
            <w:r>
              <w:rPr>
                <w:noProof/>
                <w:webHidden/>
              </w:rPr>
              <w:instrText xml:space="preserve"> PAGEREF _Toc206876460 \h </w:instrText>
            </w:r>
            <w:r>
              <w:rPr>
                <w:noProof/>
                <w:webHidden/>
              </w:rPr>
            </w:r>
            <w:r>
              <w:rPr>
                <w:noProof/>
                <w:webHidden/>
              </w:rPr>
              <w:fldChar w:fldCharType="separate"/>
            </w:r>
            <w:r>
              <w:rPr>
                <w:noProof/>
                <w:webHidden/>
              </w:rPr>
              <w:t>57</w:t>
            </w:r>
            <w:r>
              <w:rPr>
                <w:noProof/>
                <w:webHidden/>
              </w:rPr>
              <w:fldChar w:fldCharType="end"/>
            </w:r>
          </w:hyperlink>
        </w:p>
        <w:p w14:paraId="41DDA0A9" w14:textId="6526D197"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61" w:history="1">
            <w:r w:rsidRPr="007A6776">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lang w:val="en-IN"/>
              </w:rPr>
              <w:t>Result Discussion</w:t>
            </w:r>
            <w:r>
              <w:rPr>
                <w:noProof/>
                <w:webHidden/>
              </w:rPr>
              <w:tab/>
            </w:r>
            <w:r>
              <w:rPr>
                <w:noProof/>
                <w:webHidden/>
              </w:rPr>
              <w:fldChar w:fldCharType="begin"/>
            </w:r>
            <w:r>
              <w:rPr>
                <w:noProof/>
                <w:webHidden/>
              </w:rPr>
              <w:instrText xml:space="preserve"> PAGEREF _Toc206876461 \h </w:instrText>
            </w:r>
            <w:r>
              <w:rPr>
                <w:noProof/>
                <w:webHidden/>
              </w:rPr>
            </w:r>
            <w:r>
              <w:rPr>
                <w:noProof/>
                <w:webHidden/>
              </w:rPr>
              <w:fldChar w:fldCharType="separate"/>
            </w:r>
            <w:r>
              <w:rPr>
                <w:noProof/>
                <w:webHidden/>
              </w:rPr>
              <w:t>58</w:t>
            </w:r>
            <w:r>
              <w:rPr>
                <w:noProof/>
                <w:webHidden/>
              </w:rPr>
              <w:fldChar w:fldCharType="end"/>
            </w:r>
          </w:hyperlink>
        </w:p>
        <w:p w14:paraId="6E6947C3" w14:textId="3DEDE956"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62" w:history="1">
            <w:r w:rsidRPr="007A6776">
              <w:rPr>
                <w:rStyle w:val="Hyperlink"/>
                <w:noProof/>
                <w:lang w:val="en-IN"/>
              </w:rPr>
              <w:t>11</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lang w:val="en-IN"/>
              </w:rPr>
              <w:t>Outlook</w:t>
            </w:r>
            <w:r>
              <w:rPr>
                <w:noProof/>
                <w:webHidden/>
              </w:rPr>
              <w:tab/>
            </w:r>
            <w:r>
              <w:rPr>
                <w:noProof/>
                <w:webHidden/>
              </w:rPr>
              <w:fldChar w:fldCharType="begin"/>
            </w:r>
            <w:r>
              <w:rPr>
                <w:noProof/>
                <w:webHidden/>
              </w:rPr>
              <w:instrText xml:space="preserve"> PAGEREF _Toc206876462 \h </w:instrText>
            </w:r>
            <w:r>
              <w:rPr>
                <w:noProof/>
                <w:webHidden/>
              </w:rPr>
            </w:r>
            <w:r>
              <w:rPr>
                <w:noProof/>
                <w:webHidden/>
              </w:rPr>
              <w:fldChar w:fldCharType="separate"/>
            </w:r>
            <w:r>
              <w:rPr>
                <w:noProof/>
                <w:webHidden/>
              </w:rPr>
              <w:t>59</w:t>
            </w:r>
            <w:r>
              <w:rPr>
                <w:noProof/>
                <w:webHidden/>
              </w:rPr>
              <w:fldChar w:fldCharType="end"/>
            </w:r>
          </w:hyperlink>
        </w:p>
        <w:p w14:paraId="57F2F1E9" w14:textId="61375213" w:rsidR="00FA347F" w:rsidRDefault="00FA347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876463" w:history="1">
            <w:r w:rsidRPr="007A6776">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7A6776">
              <w:rPr>
                <w:rStyle w:val="Hyperlink"/>
                <w:noProof/>
              </w:rPr>
              <w:t>References</w:t>
            </w:r>
            <w:r>
              <w:rPr>
                <w:noProof/>
                <w:webHidden/>
              </w:rPr>
              <w:tab/>
            </w:r>
            <w:r>
              <w:rPr>
                <w:noProof/>
                <w:webHidden/>
              </w:rPr>
              <w:fldChar w:fldCharType="begin"/>
            </w:r>
            <w:r>
              <w:rPr>
                <w:noProof/>
                <w:webHidden/>
              </w:rPr>
              <w:instrText xml:space="preserve"> PAGEREF _Toc206876463 \h </w:instrText>
            </w:r>
            <w:r>
              <w:rPr>
                <w:noProof/>
                <w:webHidden/>
              </w:rPr>
            </w:r>
            <w:r>
              <w:rPr>
                <w:noProof/>
                <w:webHidden/>
              </w:rPr>
              <w:fldChar w:fldCharType="separate"/>
            </w:r>
            <w:r>
              <w:rPr>
                <w:noProof/>
                <w:webHidden/>
              </w:rPr>
              <w:t>61</w:t>
            </w:r>
            <w:r>
              <w:rPr>
                <w:noProof/>
                <w:webHidden/>
              </w:rPr>
              <w:fldChar w:fldCharType="end"/>
            </w:r>
          </w:hyperlink>
        </w:p>
        <w:p w14:paraId="507CE4B1" w14:textId="1E374B0B"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6876398"/>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6876399"/>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2CCD5110"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yM1QxODo1MDo1Ny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As shown in Fig. 1</w:t>
      </w:r>
      <w:r w:rsidR="00F60E3E">
        <w:rPr>
          <w:lang w:val="en-IN"/>
        </w:rPr>
        <w:t>-1</w:t>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sidRPr="007102E0">
        <w:rPr>
          <w:lang w:val="en-IN"/>
        </w:rPr>
        <w: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ith </w:t>
      </w:r>
      <w:r w:rsidR="00C45AB3">
        <w:rPr>
          <w:noProof/>
          <w:lang w:val="en-IN"/>
        </w:rPr>
        <mc:AlternateContent>
          <mc:Choice Requires="wpg">
            <w:drawing>
              <wp:anchor distT="0" distB="0" distL="114300" distR="114300" simplePos="0" relativeHeight="251691520" behindDoc="0" locked="0" layoutInCell="1" allowOverlap="1" wp14:anchorId="13F7499A" wp14:editId="0F180E9F">
                <wp:simplePos x="0" y="0"/>
                <wp:positionH relativeFrom="column">
                  <wp:posOffset>115</wp:posOffset>
                </wp:positionH>
                <wp:positionV relativeFrom="paragraph">
                  <wp:posOffset>655666</wp:posOffset>
                </wp:positionV>
                <wp:extent cx="5760085" cy="6564630"/>
                <wp:effectExtent l="0" t="0" r="0" b="7620"/>
                <wp:wrapTopAndBottom/>
                <wp:docPr id="1270843482" name="Group 30"/>
                <wp:cNvGraphicFramePr/>
                <a:graphic xmlns:a="http://schemas.openxmlformats.org/drawingml/2006/main">
                  <a:graphicData uri="http://schemas.microsoft.com/office/word/2010/wordprocessingGroup">
                    <wpg:wgp>
                      <wpg:cNvGrpSpPr/>
                      <wpg:grpSpPr>
                        <a:xfrm>
                          <a:off x="0" y="0"/>
                          <a:ext cx="5760085" cy="6564630"/>
                          <a:chOff x="0" y="0"/>
                          <a:chExt cx="5760085" cy="6564630"/>
                        </a:xfrm>
                      </wpg:grpSpPr>
                      <pic:pic xmlns:pic="http://schemas.openxmlformats.org/drawingml/2006/picture">
                        <pic:nvPicPr>
                          <pic:cNvPr id="275822577" name="Picture 10" descr="A graph of different types of fuel&#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wps:wsp>
                        <wps:cNvPr id="1085544844" name="Text Box 1"/>
                        <wps:cNvSpPr txBox="1"/>
                        <wps:spPr>
                          <a:xfrm>
                            <a:off x="0" y="5763260"/>
                            <a:ext cx="5760085" cy="801370"/>
                          </a:xfrm>
                          <a:prstGeom prst="rect">
                            <a:avLst/>
                          </a:prstGeom>
                          <a:solidFill>
                            <a:prstClr val="white"/>
                          </a:solidFill>
                          <a:ln>
                            <a:noFill/>
                          </a:ln>
                        </wps:spPr>
                        <wps:txbx>
                          <w:txbxContent>
                            <w:p w14:paraId="3002781E" w14:textId="65A48B5C" w:rsidR="00C45AB3" w:rsidRPr="00871480" w:rsidRDefault="00C45AB3" w:rsidP="00C45AB3">
                              <w:pPr>
                                <w:pStyle w:val="Caption"/>
                              </w:pPr>
                              <w:bookmarkStart w:id="7" w:name="_Toc206070717"/>
                              <w:r>
                                <w:t xml:space="preserve">Figure </w:t>
                              </w:r>
                              <w:r w:rsidR="008B0522">
                                <w:fldChar w:fldCharType="begin"/>
                              </w:r>
                              <w:r w:rsidR="008B0522">
                                <w:instrText xml:space="preserve"> STYLEREF 1 \s </w:instrText>
                              </w:r>
                              <w:r w:rsidR="008B0522">
                                <w:fldChar w:fldCharType="separate"/>
                              </w:r>
                              <w:r w:rsidR="008B0522">
                                <w:rPr>
                                  <w:noProof/>
                                </w:rPr>
                                <w:t>1</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w:t>
                              </w:r>
                              <w:r w:rsidRPr="00C45AB3">
                                <w:t xml:space="preserve"> </w:t>
                              </w:r>
                              <w:r w:rsidRPr="006141B1">
                                <w:t>Global CO2 emissions from 1970 to 2020</w:t>
                              </w:r>
                              <w:r w:rsidR="00C21D75">
                                <w:t>, grouped</w:t>
                              </w:r>
                              <w:r w:rsidRPr="006141B1">
                                <w:t xml:space="preserve"> by vehicle and fuel type</w:t>
                              </w:r>
                              <w:r>
                                <w:t xml:space="preserve">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F7499A" id="Group 30" o:spid="_x0000_s1027" style="position:absolute;left:0;text-align:left;margin-left:0;margin-top:51.65pt;width:453.55pt;height:516.9pt;z-index:251691520" coordsize="57600,65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600;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">
                  <v:imagedata r:id="rId15"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top:57632;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" stroked="f">
                  <v:textbox style="mso-fit-shape-to-text:t" inset="0,0,0,0">
                    <w:txbxContent>
                      <w:p w14:paraId="3002781E" w14:textId="65A48B5C" w:rsidR="00C45AB3" w:rsidRPr="00871480" w:rsidRDefault="00C45AB3" w:rsidP="00C45AB3">
                        <w:pPr>
                          <w:pStyle w:val="Caption"/>
                        </w:pPr>
                        <w:bookmarkStart w:id="8" w:name="_Toc206070717"/>
                        <w:r>
                          <w:t xml:space="preserve">Figure </w:t>
                        </w:r>
                        <w:r w:rsidR="008B0522">
                          <w:fldChar w:fldCharType="begin"/>
                        </w:r>
                        <w:r w:rsidR="008B0522">
                          <w:instrText xml:space="preserve"> STYLEREF 1 \s </w:instrText>
                        </w:r>
                        <w:r w:rsidR="008B0522">
                          <w:fldChar w:fldCharType="separate"/>
                        </w:r>
                        <w:r w:rsidR="008B0522">
                          <w:rPr>
                            <w:noProof/>
                          </w:rPr>
                          <w:t>1</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w:t>
                        </w:r>
                        <w:r w:rsidRPr="00C45AB3">
                          <w:t xml:space="preserve"> </w:t>
                        </w:r>
                        <w:r w:rsidRPr="006141B1">
                          <w:t>Global CO2 emissions from 1970 to 2020</w:t>
                        </w:r>
                        <w:r w:rsidR="00C21D75">
                          <w:t>, grouped</w:t>
                        </w:r>
                        <w:r w:rsidRPr="006141B1">
                          <w:t xml:space="preserve"> by vehicle and fuel type</w:t>
                        </w:r>
                        <w:r>
                          <w:t xml:space="preserve"> [2]</w:t>
                        </w:r>
                        <w:bookmarkEnd w:id="8"/>
                      </w:p>
                    </w:txbxContent>
                  </v:textbox>
                </v:shape>
                <w10:wrap type="topAndBottom"/>
              </v:group>
            </w:pict>
          </mc:Fallback>
        </mc:AlternateContent>
      </w:r>
      <w:r w:rsidRPr="007102E0">
        <w:rPr>
          <w:lang w:val="en-IN"/>
        </w:rPr>
        <w:t>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IzVDE4OjUwOjU3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62A5F401"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00411DBF" w:rsidRPr="00411DBF">
        <w:lastRenderedPageBreak/>
        <w:t>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yM1QxODo1MDo1Ny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9" w:name="_Toc206876400"/>
      <w:r>
        <w:t>Vision</w:t>
      </w:r>
      <w:bookmarkEnd w:id="9"/>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0" w:name="_Toc206876401"/>
      <w:r w:rsidRPr="004A5B7B">
        <w:rPr>
          <w:color w:val="000000" w:themeColor="text1"/>
        </w:rPr>
        <w:t>Problem Statement</w:t>
      </w:r>
      <w:bookmarkEnd w:id="10"/>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1" w:name="_Toc206876402"/>
      <w:r>
        <w:t>Structure of the thesis</w:t>
      </w:r>
      <w:bookmarkEnd w:id="11"/>
    </w:p>
    <w:p w14:paraId="14190BB4" w14:textId="5C234420" w:rsidR="001226B2" w:rsidRPr="00383FCE" w:rsidRDefault="00B14F4B" w:rsidP="001226B2">
      <w:pPr>
        <w:rPr>
          <w:color w:val="EE0000"/>
        </w:rPr>
      </w:pPr>
      <w:r w:rsidRPr="00B14F4B">
        <w:t xml:space="preserve">This thesis is structured into eight chapters. </w:t>
      </w:r>
      <w:r w:rsidRPr="00383FCE">
        <w:rPr>
          <w:color w:val="EE0000"/>
        </w:rPr>
        <w:t>Chapter 1 introduces the motivation, vision, and the specific problem addressed in this work. Chapter 2 presents the theoretical background and reviews the current state of the art in motor manufacturing, slot liner insertion, and robotics. Chapter 3 provides an overview of the hardware components used for testing and validating the proposed parametric tool, while Chapter 4 focuses on its design and key features. Chapter 5 describes the implementation process, detailing the applied methodology, and a critical discussion of each step. Chapter 6 addresses the validation process and success rate of the tool based on multiple trials conducted. Finally, Chapters 7 and 8 present the results and offer an outlook on future developments.</w:t>
      </w:r>
    </w:p>
    <w:p w14:paraId="0A6AEAA7" w14:textId="153DCC3B" w:rsidR="00C3128B" w:rsidRDefault="00BF33BD" w:rsidP="00C3128B">
      <w:pPr>
        <w:pStyle w:val="Heading1"/>
        <w:rPr>
          <w:lang w:val="en-IN"/>
        </w:rPr>
      </w:pPr>
      <w:bookmarkStart w:id="12" w:name="_Toc206876403"/>
      <w:r>
        <w:rPr>
          <w:lang w:val="en-IN"/>
        </w:rPr>
        <w:lastRenderedPageBreak/>
        <w:t>Fundamentals of Electric Motor</w:t>
      </w:r>
      <w:r w:rsidR="00516873">
        <w:rPr>
          <w:lang w:val="en-IN"/>
        </w:rPr>
        <w:t xml:space="preserve"> Production</w:t>
      </w:r>
      <w:bookmarkEnd w:id="12"/>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3" w:name="_Toc206876404"/>
      <w:r>
        <w:t>Motor Types and Construction Princip</w:t>
      </w:r>
      <w:r w:rsidR="00A92806">
        <w:t>l</w:t>
      </w:r>
      <w:r>
        <w:t>es</w:t>
      </w:r>
      <w:bookmarkEnd w:id="13"/>
    </w:p>
    <w:p w14:paraId="379A1326" w14:textId="12FD4777"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IzVDE4OjUwOjU3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p>
    <w:p w14:paraId="0FB5B1A8" w14:textId="61D7BAE3" w:rsidR="00F3754F" w:rsidRDefault="00F3754F" w:rsidP="00F3754F">
      <w:pPr>
        <w:pStyle w:val="Heading3"/>
      </w:pPr>
      <w:bookmarkStart w:id="14" w:name="_Toc206876405"/>
      <w:r>
        <w:t>DC Motors</w:t>
      </w:r>
      <w:bookmarkEnd w:id="14"/>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335EFED6" w:rsidR="003458FC" w:rsidRPr="003458FC" w:rsidRDefault="003458FC" w:rsidP="003458FC">
      <w:r w:rsidRPr="003458FC">
        <w:t xml:space="preserve">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Oriented Control enabling highly precise operation. This design provides higher efficiency, longer service life, smoother torque, lower noise, and better speed and </w:t>
      </w:r>
      <w:r w:rsidRPr="003458FC">
        <w:lastRenderedPageBreak/>
        <w:t>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C75AFB">
        <w:t xml:space="preserve">Figure 2-1 illustrates the main </w:t>
      </w:r>
      <w:r w:rsidR="00C75AFB">
        <w:rPr>
          <w:noProof/>
        </w:rPr>
        <mc:AlternateContent>
          <mc:Choice Requires="wpg">
            <w:drawing>
              <wp:anchor distT="0" distB="0" distL="114300" distR="114300" simplePos="0" relativeHeight="251779584" behindDoc="0" locked="0" layoutInCell="1" allowOverlap="1" wp14:anchorId="4AC89119" wp14:editId="6254B3B0">
                <wp:simplePos x="0" y="0"/>
                <wp:positionH relativeFrom="margin">
                  <wp:align>center</wp:align>
                </wp:positionH>
                <wp:positionV relativeFrom="paragraph">
                  <wp:posOffset>1339850</wp:posOffset>
                </wp:positionV>
                <wp:extent cx="5970270" cy="3260090"/>
                <wp:effectExtent l="0" t="0" r="0" b="0"/>
                <wp:wrapTopAndBottom/>
                <wp:docPr id="1014327112" name="Group 55"/>
                <wp:cNvGraphicFramePr/>
                <a:graphic xmlns:a="http://schemas.openxmlformats.org/drawingml/2006/main">
                  <a:graphicData uri="http://schemas.microsoft.com/office/word/2010/wordprocessingGroup">
                    <wpg:wgp>
                      <wpg:cNvGrpSpPr/>
                      <wpg:grpSpPr>
                        <a:xfrm>
                          <a:off x="0" y="0"/>
                          <a:ext cx="5970270" cy="3260090"/>
                          <a:chOff x="0" y="0"/>
                          <a:chExt cx="5970270" cy="3260090"/>
                        </a:xfrm>
                      </wpg:grpSpPr>
                      <wpg:grpSp>
                        <wpg:cNvPr id="185050995" name="Group 54"/>
                        <wpg:cNvGrpSpPr/>
                        <wpg:grpSpPr>
                          <a:xfrm>
                            <a:off x="0" y="0"/>
                            <a:ext cx="5970270" cy="3260090"/>
                            <a:chOff x="0" y="0"/>
                            <a:chExt cx="5970270" cy="3260090"/>
                          </a:xfrm>
                        </wpg:grpSpPr>
                        <wpg:grpSp>
                          <wpg:cNvPr id="597672734" name="Group 44"/>
                          <wpg:cNvGrpSpPr/>
                          <wpg:grpSpPr>
                            <a:xfrm>
                              <a:off x="0" y="0"/>
                              <a:ext cx="5970270" cy="3260090"/>
                              <a:chOff x="-22860" y="0"/>
                              <a:chExt cx="5970270" cy="3260090"/>
                            </a:xfrm>
                          </wpg:grpSpPr>
                          <wpg:grpSp>
                            <wpg:cNvPr id="1177740922" name="Group 40"/>
                            <wpg:cNvGrpSpPr/>
                            <wpg:grpSpPr>
                              <a:xfrm>
                                <a:off x="0" y="0"/>
                                <a:ext cx="5947410" cy="1918335"/>
                                <a:chOff x="0" y="0"/>
                                <a:chExt cx="5947410" cy="2001520"/>
                              </a:xfrm>
                            </wpg:grpSpPr>
                            <pic:pic xmlns:pic="http://schemas.openxmlformats.org/drawingml/2006/picture">
                              <pic:nvPicPr>
                                <pic:cNvPr id="1088270156" name="Picture 37" descr="A diagram of a motor&#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96260" cy="2001520"/>
                                </a:xfrm>
                                <a:prstGeom prst="rect">
                                  <a:avLst/>
                                </a:prstGeom>
                              </pic:spPr>
                            </pic:pic>
                            <pic:pic xmlns:pic="http://schemas.openxmlformats.org/drawingml/2006/picture">
                              <pic:nvPicPr>
                                <pic:cNvPr id="1732982455" name="Picture 39" descr="A close-up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276600" y="166255"/>
                                  <a:ext cx="2670810" cy="1696720"/>
                                </a:xfrm>
                                <a:prstGeom prst="rect">
                                  <a:avLst/>
                                </a:prstGeom>
                              </pic:spPr>
                            </pic:pic>
                          </wpg:grpSp>
                          <wps:wsp>
                            <wps:cNvPr id="1471205048" name="Text Box 1"/>
                            <wps:cNvSpPr txBox="1"/>
                            <wps:spPr>
                              <a:xfrm>
                                <a:off x="-22860" y="2247900"/>
                                <a:ext cx="5947410" cy="1012190"/>
                              </a:xfrm>
                              <a:prstGeom prst="rect">
                                <a:avLst/>
                              </a:prstGeom>
                              <a:solidFill>
                                <a:prstClr val="white"/>
                              </a:solidFill>
                              <a:ln>
                                <a:noFill/>
                              </a:ln>
                            </wps:spPr>
                            <wps:txbx>
                              <w:txbxContent>
                                <w:p w14:paraId="50389EE1" w14:textId="740F22A9" w:rsidR="003458FC" w:rsidRPr="003458FC" w:rsidRDefault="003458FC" w:rsidP="003458FC">
                                  <w:pPr>
                                    <w:pStyle w:val="Caption"/>
                                    <w:rPr>
                                      <w:color w:val="EE0000"/>
                                    </w:rPr>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48040938" name="Text Box 2"/>
                          <wps:cNvSpPr txBox="1">
                            <a:spLocks noChangeArrowheads="1"/>
                          </wps:cNvSpPr>
                          <wps:spPr bwMode="auto">
                            <a:xfrm>
                              <a:off x="731520" y="1965960"/>
                              <a:ext cx="1813560"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spAutoFit/>
                          </wps:bodyPr>
                        </wps:wsp>
                      </wpg:grpSp>
                      <wps:wsp>
                        <wps:cNvPr id="1556012175" name="Text Box 2"/>
                        <wps:cNvSpPr txBox="1">
                          <a:spLocks noChangeArrowheads="1"/>
                        </wps:cNvSpPr>
                        <wps:spPr bwMode="auto">
                          <a:xfrm>
                            <a:off x="3779520" y="1958340"/>
                            <a:ext cx="1950720"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spAutoFit/>
                        </wps:bodyPr>
                      </wps:wsp>
                    </wpg:wgp>
                  </a:graphicData>
                </a:graphic>
              </wp:anchor>
            </w:drawing>
          </mc:Choice>
          <mc:Fallback>
            <w:pict>
              <v:group w14:anchorId="4AC89119" id="Group 55" o:spid="_x0000_s1030" style="position:absolute;left:0;text-align:left;margin-left:0;margin-top:105.5pt;width:470.1pt;height:256.7pt;z-index:251779584;mso-position-horizontal:center;mso-position-horizontal-relative:margin" coordsize="59702,32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">
                <v:group id="_x0000_s1031" style="position:absolute;width:59702;height:32600"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">
                  <v:group id="_x0000_s1032" style="position:absolute;width:59702;height:32600" coordorigin="-228"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">
                    <v:group id="Group 40" o:spid="_x0000_s1033" style="position:absolute;width:59474;height:19183" coordsize="59474,2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">
                      <v:shape id="Picture 37" o:spid="_x0000_s1034" type="#_x0000_t75" alt="A diagram of a motor&#10;&#10;AI-generated content may be incorrect." style="position:absolute;width:30962;height:20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">
                        <v:imagedata r:id="rId18" o:title="A diagram of a motor&#10;&#10;AI-generated content may be incorrect"/>
                      </v:shape>
                      <v:shape id="Picture 39" o:spid="_x0000_s1035" type="#_x0000_t75" alt="A close-up of a motor&#10;&#10;AI-generated content may be incorrect." style="position:absolute;left:32766;top:1662;width:26708;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">
                        <v:imagedata r:id="rId19" o:title="A close-up of a motor&#10;&#10;AI-generated content may be incorrect"/>
                      </v:shape>
                    </v:group>
                    <v:shape id="_x0000_s1036" type="#_x0000_t202" style="position:absolute;left:-228;top:22479;width:59473;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" stroked="f">
                      <v:textbox style="mso-fit-shape-to-text:t" inset="0,0,0,0">
                        <w:txbxContent>
                          <w:p w14:paraId="50389EE1" w14:textId="740F22A9" w:rsidR="003458FC" w:rsidRPr="003458FC" w:rsidRDefault="003458FC" w:rsidP="003458FC">
                            <w:pPr>
                              <w:pStyle w:val="Caption"/>
                              <w:rPr>
                                <w:color w:val="EE0000"/>
                              </w:rPr>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v:textbox>
                    </v:shape>
                  </v:group>
                  <v:shape id="_x0000_s1037" type="#_x0000_t202" style="position:absolute;left:7315;top:19659;width:181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" stroked="f">
                    <v:textbox style="mso-fit-shape-to-text:t">
                      <w:txbxContent>
                        <w:p w14:paraId="30B0B93D" w14:textId="1E07DF2F" w:rsidR="00C75AFB" w:rsidRPr="00C75AFB" w:rsidRDefault="00C75AFB">
                          <w:pPr>
                            <w:rPr>
                              <w:lang w:val="en-US"/>
                            </w:rPr>
                          </w:pPr>
                          <w:r>
                            <w:rPr>
                              <w:lang w:val="en-US"/>
                            </w:rPr>
                            <w:t>a) Brushed DC motors</w:t>
                          </w:r>
                        </w:p>
                      </w:txbxContent>
                    </v:textbox>
                  </v:shape>
                </v:group>
                <v:shape id="_x0000_s1038" type="#_x0000_t202" style="position:absolute;left:37795;top:19583;width:195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" stroked="f">
                  <v:textbox style="mso-fit-shape-to-text:t">
                    <w:txbxContent>
                      <w:p w14:paraId="5FAF5160" w14:textId="4DABB96F" w:rsidR="00C75AFB" w:rsidRPr="00C75AFB" w:rsidRDefault="00C75AFB">
                        <w:pPr>
                          <w:rPr>
                            <w:lang w:val="en-US"/>
                          </w:rPr>
                        </w:pPr>
                        <w:r>
                          <w:rPr>
                            <w:lang w:val="en-US"/>
                          </w:rPr>
                          <w:t>b) Brushless DC motors</w:t>
                        </w:r>
                      </w:p>
                    </w:txbxContent>
                  </v:textbox>
                </v:shape>
                <w10:wrap type="topAndBottom" anchorx="margin"/>
              </v:group>
            </w:pict>
          </mc:Fallback>
        </mc:AlternateContent>
      </w:r>
      <w:r w:rsidR="00C75AFB">
        <w:t>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15" w:name="_Toc206876406"/>
      <w:r>
        <w:t>AC Motors</w:t>
      </w:r>
      <w:bookmarkEnd w:id="15"/>
    </w:p>
    <w:p w14:paraId="70D83602" w14:textId="1D1E9506"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yM1QxODo1MDo1Ny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633311" w:rsidRPr="007D0D27">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Figure 2-2.</w:t>
      </w:r>
      <w:r w:rsidR="00D53A4D" w:rsidRPr="00D53A4D">
        <w:t xml:space="preserve"> The following </w:t>
      </w:r>
      <w:r w:rsidR="00D53A4D">
        <w:t>sections</w:t>
      </w:r>
      <w:r w:rsidR="00D53A4D" w:rsidRPr="00D53A4D">
        <w:t xml:space="preserve"> examines the specific operating principles, constructional features, and application domains of synchronous and asynchronous motors in greater detail.</w:t>
      </w:r>
    </w:p>
    <w:p w14:paraId="57E59F51" w14:textId="7D5BE8DB" w:rsidR="008B6997" w:rsidRDefault="00C75AFB" w:rsidP="008B6997">
      <w:pPr>
        <w:pStyle w:val="Heading3"/>
      </w:pPr>
      <w:bookmarkStart w:id="16" w:name="_Toc206876407"/>
      <w:r>
        <w:rPr>
          <w:noProof/>
        </w:rPr>
        <w:lastRenderedPageBreak/>
        <mc:AlternateContent>
          <mc:Choice Requires="wpg">
            <w:drawing>
              <wp:anchor distT="0" distB="0" distL="114300" distR="114300" simplePos="0" relativeHeight="251758080" behindDoc="0" locked="0" layoutInCell="1" allowOverlap="1" wp14:anchorId="0C1EB90B" wp14:editId="056AE545">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2CEE6597" w:rsidR="00D06AA5" w:rsidRPr="007B4A21" w:rsidRDefault="00D06AA5" w:rsidP="00D06AA5">
                              <w:pPr>
                                <w:pStyle w:val="Caption"/>
                                <w:rPr>
                                  <w:b/>
                                  <w:noProof/>
                                </w:rPr>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9" style="position:absolute;left:0;text-align:left;margin-left:-9.7pt;margin-top:64.8pt;width:457.9pt;height:213.8pt;z-index:251758080;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40"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1" o:title="A circular object with lines and a circle&#10;&#10;AI-generated content may be incorrect"/>
                </v:shape>
                <v:shape id="_x0000_s1041"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2CEE6597" w:rsidR="00D06AA5" w:rsidRPr="007B4A21" w:rsidRDefault="00D06AA5" w:rsidP="00D06AA5">
                        <w:pPr>
                          <w:pStyle w:val="Caption"/>
                          <w:rPr>
                            <w:b/>
                            <w:noProof/>
                          </w:rPr>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v:textbox>
                </v:shape>
                <w10:wrap type="topAndBottom" anchorx="margin" anchory="page"/>
              </v:group>
            </w:pict>
          </mc:Fallback>
        </mc:AlternateContent>
      </w:r>
      <w:r w:rsidR="008B6997">
        <w:t>Synchronous Motors</w:t>
      </w:r>
      <w:bookmarkEnd w:id="16"/>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17" w:name="_Toc206876408"/>
      <w:r>
        <w:t>Asynchronous Motors</w:t>
      </w:r>
      <w:bookmarkEnd w:id="17"/>
    </w:p>
    <w:p w14:paraId="210D3E0C" w14:textId="7793FC9F" w:rsidR="00742322" w:rsidRPr="00D06AA5" w:rsidRDefault="00125F89" w:rsidP="00D00770">
      <w:r w:rsidRPr="00125F89">
        <w:t xml:space="preserve">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761152" behindDoc="0" locked="0" layoutInCell="1" allowOverlap="1" wp14:anchorId="316AB3CA" wp14:editId="70EA29DB">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403C4713" w:rsidR="00D06AA5" w:rsidRPr="007316CE" w:rsidRDefault="00D06AA5" w:rsidP="00D06AA5">
                              <w:pPr>
                                <w:pStyle w:val="Caption"/>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w:t>
                              </w:r>
                              <w:r w:rsidR="00E91A44">
                                <w:t xml:space="preserve"> </w:t>
                              </w:r>
                              <w:r w:rsidR="00E91A44" w:rsidRPr="00E91A44">
                                <w:t>Cross-sectional view of a squirrel cage motor and cutaway view of a slip ring motor.</w:t>
                              </w:r>
                              <w:r w:rsidR="00A80380">
                                <w:t xml:space="preserv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2" style="position:absolute;left:0;text-align:left;margin-left:401.8pt;margin-top:172.8pt;width:453pt;height:253.3pt;z-index:251761152;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3"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4"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4" o:title="Diagram of a motor with text&#10;&#10;AI-generated content may be incorrect" croptop="3462f"/>
                  </v:shape>
                  <v:shape id="Picture 36" o:spid="_x0000_s1045"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5" o:title="Diagram of a motor with text&#10;&#10;AI-generated content may be incorrect"/>
                  </v:shape>
                </v:group>
                <v:shape id="_x0000_s1046"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403C4713" w:rsidR="00D06AA5" w:rsidRPr="007316CE" w:rsidRDefault="00D06AA5" w:rsidP="00D06AA5">
                        <w:pPr>
                          <w:pStyle w:val="Caption"/>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w:t>
                        </w:r>
                        <w:r w:rsidR="00E91A44">
                          <w:t xml:space="preserve"> </w:t>
                        </w:r>
                        <w:r w:rsidR="00E91A44" w:rsidRPr="00E91A44">
                          <w:t>Cross-sectional view of a squirrel cage motor and cutaway view of a slip ring motor.</w:t>
                        </w:r>
                        <w:r w:rsidR="00A80380">
                          <w:t xml:space="preserve"> [10]</w:t>
                        </w:r>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83680" behindDoc="0" locked="0" layoutInCell="1" allowOverlap="1" wp14:anchorId="38D3F298" wp14:editId="1681CD35">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7" type="#_x0000_t202" style="position:absolute;left:0;text-align:left;margin-left:288.5pt;margin-top:268.1pt;width:121.2pt;height:110.6pt;z-index:251783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81632" behindDoc="0" locked="0" layoutInCell="1" allowOverlap="1" wp14:anchorId="4B5BEFE6" wp14:editId="667E4DF6">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8" type="#_x0000_t202" style="position:absolute;left:0;text-align:left;margin-left:21.45pt;margin-top:270pt;width:185.9pt;height:110.6pt;z-index:2517816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34F8DB46" w14:textId="06D5B540" w:rsidR="00B56B70" w:rsidRDefault="00B56B70" w:rsidP="00B56B70">
      <w:pPr>
        <w:pStyle w:val="Heading2"/>
        <w:rPr>
          <w:lang w:val="en-IN"/>
        </w:rPr>
      </w:pPr>
      <w:bookmarkStart w:id="18" w:name="_Toc206876409"/>
      <w:r>
        <w:rPr>
          <w:lang w:val="en-IN"/>
        </w:rPr>
        <w:t>Rotor Assembly</w:t>
      </w:r>
      <w:bookmarkEnd w:id="18"/>
    </w:p>
    <w:p w14:paraId="3C89444A" w14:textId="3EA75D6F" w:rsidR="00D23FB5" w:rsidRDefault="00D23FB5" w:rsidP="00D23FB5">
      <w:pPr>
        <w:rPr>
          <w:lang w:val="en-IN" w:eastAsia="en-IN"/>
        </w:rPr>
      </w:pPr>
      <w:r w:rsidRPr="00D23FB5">
        <w:rPr>
          <w:lang w:val="en-IN" w:eastAsia="en-IN"/>
        </w:rPr>
        <w:t xml:space="preserve">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w:t>
      </w:r>
      <w:proofErr w:type="spellStart"/>
      <w:r w:rsidRPr="00D23FB5">
        <w:rPr>
          <w:lang w:val="en-IN" w:eastAsia="en-IN"/>
        </w:rPr>
        <w:t>aluminum</w:t>
      </w:r>
      <w:proofErr w:type="spellEnd"/>
      <w:r w:rsidRPr="00D23FB5">
        <w:rPr>
          <w:lang w:val="en-IN" w:eastAsia="en-IN"/>
        </w:rPr>
        <w:t xml:space="preserve">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 both of which are carefully fixed using adhesives, retaining sleeves, or </w:t>
      </w:r>
      <w:proofErr w:type="spellStart"/>
      <w:r w:rsidRPr="00D23FB5">
        <w:rPr>
          <w:lang w:val="en-IN" w:eastAsia="en-IN"/>
        </w:rPr>
        <w:t>molded</w:t>
      </w:r>
      <w:proofErr w:type="spellEnd"/>
      <w:r w:rsidRPr="00D23FB5">
        <w:rPr>
          <w:lang w:val="en-IN" w:eastAsia="en-IN"/>
        </w:rPr>
        <w:t xml:space="preserve">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w:t>
      </w:r>
      <w:r w:rsidRPr="00D23FB5">
        <w:rPr>
          <w:lang w:val="en-IN" w:eastAsia="en-IN"/>
        </w:rPr>
        <w:lastRenderedPageBreak/>
        <w:t>manufacturing approach achieves an optimized balance between electromagnetic performance, mechanical reliability, and cost-effectiveness, tailored to 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37C17F02" w14:textId="09526995" w:rsidR="00D23FB5" w:rsidRPr="00D23FB5" w:rsidRDefault="008C7CF4" w:rsidP="00D23FB5">
      <w:pPr>
        <w:rPr>
          <w:lang w:val="en-IN" w:eastAsia="en-IN"/>
        </w:rPr>
      </w:pPr>
      <w:r w:rsidRPr="007950D5">
        <w:rPr>
          <w:noProof/>
          <w:lang w:val="en-IN" w:eastAsia="en-IN"/>
        </w:rPr>
        <mc:AlternateContent>
          <mc:Choice Requires="wps">
            <w:drawing>
              <wp:anchor distT="45720" distB="45720" distL="114300" distR="114300" simplePos="0" relativeHeight="251793920" behindDoc="0" locked="0" layoutInCell="1" allowOverlap="1" wp14:anchorId="5BA1F84F" wp14:editId="75BC1B2C">
                <wp:simplePos x="0" y="0"/>
                <wp:positionH relativeFrom="margin">
                  <wp:posOffset>3625850</wp:posOffset>
                </wp:positionH>
                <wp:positionV relativeFrom="paragraph">
                  <wp:posOffset>2049780</wp:posOffset>
                </wp:positionV>
                <wp:extent cx="2011680" cy="1404620"/>
                <wp:effectExtent l="0" t="0" r="0" b="0"/>
                <wp:wrapSquare wrapText="bothSides"/>
                <wp:docPr id="598893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1404620"/>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A1F84F" id="_x0000_s1049" type="#_x0000_t202" style="position:absolute;left:0;text-align:left;margin-left:285.5pt;margin-top:161.4pt;width:158.4pt;height:110.6pt;z-index:2517939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w10:wrap type="square" anchorx="margin"/>
              </v:shape>
            </w:pict>
          </mc:Fallback>
        </mc:AlternateContent>
      </w:r>
      <w:r w:rsidR="007950D5">
        <w:rPr>
          <w:noProof/>
          <w:lang w:val="en-IN" w:eastAsia="en-IN"/>
        </w:rPr>
        <mc:AlternateContent>
          <mc:Choice Requires="wpg">
            <w:drawing>
              <wp:anchor distT="0" distB="0" distL="114300" distR="114300" simplePos="0" relativeHeight="251791872" behindDoc="0" locked="0" layoutInCell="1" allowOverlap="1" wp14:anchorId="3D36E49A" wp14:editId="0CAA20E1">
                <wp:simplePos x="0" y="0"/>
                <wp:positionH relativeFrom="column">
                  <wp:posOffset>-1270</wp:posOffset>
                </wp:positionH>
                <wp:positionV relativeFrom="page">
                  <wp:posOffset>1760220</wp:posOffset>
                </wp:positionV>
                <wp:extent cx="5798820" cy="3284220"/>
                <wp:effectExtent l="0" t="0" r="0" b="0"/>
                <wp:wrapTopAndBottom/>
                <wp:docPr id="1517100712" name="Group 59"/>
                <wp:cNvGraphicFramePr/>
                <a:graphic xmlns:a="http://schemas.openxmlformats.org/drawingml/2006/main">
                  <a:graphicData uri="http://schemas.microsoft.com/office/word/2010/wordprocessingGroup">
                    <wpg:wgp>
                      <wpg:cNvGrpSpPr/>
                      <wpg:grpSpPr>
                        <a:xfrm>
                          <a:off x="0" y="0"/>
                          <a:ext cx="5798820" cy="3284220"/>
                          <a:chOff x="0" y="0"/>
                          <a:chExt cx="5798820" cy="3284221"/>
                        </a:xfrm>
                      </wpg:grpSpPr>
                      <wpg:grpSp>
                        <wpg:cNvPr id="1936673269" name="Group 58"/>
                        <wpg:cNvGrpSpPr/>
                        <wpg:grpSpPr>
                          <a:xfrm>
                            <a:off x="0" y="0"/>
                            <a:ext cx="5798820" cy="3284221"/>
                            <a:chOff x="-823543" y="-15004"/>
                            <a:chExt cx="6649674" cy="3233359"/>
                          </a:xfrm>
                        </wpg:grpSpPr>
                        <wpg:grpSp>
                          <wpg:cNvPr id="973754935" name="Group 57"/>
                          <wpg:cNvGrpSpPr/>
                          <wpg:grpSpPr>
                            <a:xfrm>
                              <a:off x="-613277" y="-15004"/>
                              <a:ext cx="6430647" cy="1905000"/>
                              <a:chOff x="-613277" y="-15004"/>
                              <a:chExt cx="6430647" cy="1905000"/>
                            </a:xfrm>
                          </wpg:grpSpPr>
                          <pic:pic xmlns:pic="http://schemas.openxmlformats.org/drawingml/2006/picture">
                            <pic:nvPicPr>
                              <pic:cNvPr id="570597751" name="Picture 33" descr="Diagram of a lost volume diagram&#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905206150" name="Picture 56" descr="Diagram of a circular structure with different colors&#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87408" y="108097"/>
                                <a:ext cx="2829962" cy="1729740"/>
                              </a:xfrm>
                              <a:prstGeom prst="rect">
                                <a:avLst/>
                              </a:prstGeom>
                            </pic:spPr>
                          </pic:pic>
                        </wpg:grpSp>
                        <wps:wsp>
                          <wps:cNvPr id="595653553" name="Text Box 1"/>
                          <wps:cNvSpPr txBox="1"/>
                          <wps:spPr>
                            <a:xfrm>
                              <a:off x="-823543" y="2025858"/>
                              <a:ext cx="6649674" cy="1192497"/>
                            </a:xfrm>
                            <a:prstGeom prst="rect">
                              <a:avLst/>
                            </a:prstGeom>
                            <a:solidFill>
                              <a:prstClr val="white"/>
                            </a:solidFill>
                            <a:ln>
                              <a:noFill/>
                            </a:ln>
                          </wps:spPr>
                          <wps:txbx>
                            <w:txbxContent>
                              <w:p w14:paraId="6E3B576B" w14:textId="3B40E735" w:rsidR="007950D5" w:rsidRPr="00523B13" w:rsidRDefault="007950D5" w:rsidP="007950D5">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39847586"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D36E49A" id="Group 59" o:spid="_x0000_s1050" style="position:absolute;left:0;text-align:left;margin-left:-.1pt;margin-top:138.6pt;width:456.6pt;height:258.6pt;z-index:251791872;mso-position-vertical-relative:page;mso-height-relative:margin" coordsize="57988,3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">
                <v:group id="Group 58" o:spid="_x0000_s1051" style="position:absolute;width:57988;height:32842" coordorigin="-8235,-150" coordsize="66496,3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">
                  <v:group id="Group 57" o:spid="_x0000_s1052" style="position:absolute;left:-6132;top:-150;width:64305;height:190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">
                    <v:shape id="Picture 33" o:spid="_x0000_s1053"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">
                      <v:imagedata r:id="rId28" o:title="Diagram of a lost volume diagram&#10;&#10;AI-generated content may be incorrect"/>
                    </v:shape>
                    <v:shape id="Picture 56" o:spid="_x0000_s1054" type="#_x0000_t75" alt="Diagram of a circular structure with different colors&#10;&#10;AI-generated content may be incorrect." style="position:absolute;left:29874;top:1080;width:28299;height:1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">
                      <v:imagedata r:id="rId29" o:title="Diagram of a circular structure with different colors&#10;&#10;AI-generated content may be incorrect"/>
                    </v:shape>
                  </v:group>
                  <v:shape id="_x0000_s1055" type="#_x0000_t202" style="position:absolute;left:-8235;top:20258;width:66496;height:11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" stroked="f">
                    <v:textbox inset="0,0,0,0">
                      <w:txbxContent>
                        <w:p w14:paraId="6E3B576B" w14:textId="3B40E735" w:rsidR="007950D5" w:rsidRPr="00523B13" w:rsidRDefault="007950D5" w:rsidP="007950D5">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v:textbox>
                  </v:shape>
                </v:group>
                <v:shape id="_x0000_s1056"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w10:wrap type="topAndBottom" anchory="page"/>
              </v:group>
            </w:pict>
          </mc:Fallback>
        </mc:AlternateContent>
      </w:r>
    </w:p>
    <w:p w14:paraId="2E2B684E" w14:textId="450A06E2" w:rsidR="00573CF8" w:rsidRDefault="007950D5" w:rsidP="00D23FB5">
      <w:pPr>
        <w:pStyle w:val="Heading2"/>
      </w:pPr>
      <w:bookmarkStart w:id="19" w:name="_Toc206876410"/>
      <w:r>
        <w:rPr>
          <w:noProof/>
        </w:rPr>
        <mc:AlternateContent>
          <mc:Choice Requires="wpg">
            <w:drawing>
              <wp:anchor distT="0" distB="0" distL="114300" distR="114300" simplePos="0" relativeHeight="251751936" behindDoc="0" locked="0" layoutInCell="1" allowOverlap="1" wp14:anchorId="25DAB4CA" wp14:editId="6BDC81C2">
                <wp:simplePos x="0" y="0"/>
                <wp:positionH relativeFrom="margin">
                  <wp:posOffset>82550</wp:posOffset>
                </wp:positionH>
                <wp:positionV relativeFrom="topMargin">
                  <wp:posOffset>54025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04FB3A48" w:rsidR="00685E13" w:rsidRPr="00B26D44" w:rsidRDefault="00685E13" w:rsidP="00685E13">
                              <w:pPr>
                                <w:pStyle w:val="Caption"/>
                                <w:rPr>
                                  <w:noProof/>
                                </w:rPr>
                              </w:pPr>
                              <w:bookmarkStart w:id="20" w:name="_Toc206070718"/>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5</w:t>
                              </w:r>
                              <w:r w:rsidR="008B0522">
                                <w:fldChar w:fldCharType="end"/>
                              </w:r>
                              <w:r>
                                <w:t xml:space="preserve">: </w:t>
                              </w:r>
                              <w:r w:rsidRPr="00487AF6">
                                <w:t>Overview of insulating and supporting parts in a low-voltage insulation system</w:t>
                              </w:r>
                              <w:r>
                                <w:t xml:space="preserve"> [6]</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6.5pt;margin-top:425.4pt;width:446.05pt;height:251.95pt;z-index:251751936;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CP2ntPgAAAACw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1"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04FB3A48" w:rsidR="00685E13" w:rsidRPr="00B26D44" w:rsidRDefault="00685E13" w:rsidP="00685E13">
                        <w:pPr>
                          <w:pStyle w:val="Caption"/>
                          <w:rPr>
                            <w:noProof/>
                          </w:rPr>
                        </w:pPr>
                        <w:bookmarkStart w:id="21" w:name="_Toc206070718"/>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5</w:t>
                        </w:r>
                        <w:r w:rsidR="008B0522">
                          <w:fldChar w:fldCharType="end"/>
                        </w:r>
                        <w:r>
                          <w:t xml:space="preserve">: </w:t>
                        </w:r>
                        <w:r w:rsidRPr="00487AF6">
                          <w:t>Overview of insulating and supporting parts in a low-voltage insulation system</w:t>
                        </w:r>
                        <w:r>
                          <w:t xml:space="preserve"> [6]</w:t>
                        </w:r>
                        <w:bookmarkEnd w:id="21"/>
                      </w:p>
                    </w:txbxContent>
                  </v:textbox>
                </v:shape>
                <w10:wrap type="topAndBottom" anchorx="margin" anchory="margin"/>
              </v:group>
            </w:pict>
          </mc:Fallback>
        </mc:AlternateContent>
      </w:r>
      <w:r w:rsidR="00685E13">
        <w:t xml:space="preserve"> Stator Assembly</w:t>
      </w:r>
      <w:bookmarkEnd w:id="19"/>
    </w:p>
    <w:p w14:paraId="2901B2D3" w14:textId="77777777" w:rsidR="007950D5" w:rsidRDefault="007950D5" w:rsidP="004A1132"/>
    <w:p w14:paraId="04C1EE7B" w14:textId="2DB0F406" w:rsidR="00D23FB5" w:rsidRPr="006C2FE5" w:rsidRDefault="00D23FB5" w:rsidP="004A1132">
      <w:pPr>
        <w:rPr>
          <w:lang w:val="en-IN"/>
        </w:rPr>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Pr="00D00770">
        <w:rPr>
          <w:lang w:val="en-IN"/>
        </w:rPr>
        <w:t xml:space="preserve">Figure </w:t>
      </w:r>
      <w:r>
        <w:rPr>
          <w:lang w:val="en-IN"/>
        </w:rPr>
        <w:t>2-1</w:t>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6A18B5DA" w:rsidR="00CE717F" w:rsidRDefault="008C7CF4" w:rsidP="00776C80">
      <w:r>
        <w:rPr>
          <w:noProof/>
        </w:rPr>
        <mc:AlternateContent>
          <mc:Choice Requires="wpg">
            <w:drawing>
              <wp:anchor distT="0" distB="0" distL="114300" distR="114300" simplePos="0" relativeHeight="251796992" behindDoc="0" locked="0" layoutInCell="1" allowOverlap="1" wp14:anchorId="5DF2C3DC" wp14:editId="4C6B531B">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4AD162C5" w:rsidR="008C7CF4" w:rsidRDefault="008C7CF4" w:rsidP="008C7CF4">
                              <w:pPr>
                                <w:pStyle w:val="Caption"/>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6</w:t>
                              </w:r>
                              <w:r w:rsidR="008B0522">
                                <w:fldChar w:fldCharType="end"/>
                              </w:r>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96992;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3"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4AD162C5" w:rsidR="008C7CF4" w:rsidRDefault="008C7CF4" w:rsidP="008C7CF4">
                        <w:pPr>
                          <w:pStyle w:val="Caption"/>
                        </w:pPr>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6</w:t>
                        </w:r>
                        <w:r w:rsidR="008B0522">
                          <w:fldChar w:fldCharType="end"/>
                        </w:r>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 xml:space="preserve">o enhance </w:t>
      </w:r>
      <w:r w:rsidR="006C2FE5" w:rsidRPr="00621729">
        <w:lastRenderedPageBreak/>
        <w:t>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8B0522">
            <w:t>[4]</w:t>
          </w:r>
          <w:r w:rsidR="004A1132">
            <w:fldChar w:fldCharType="end"/>
          </w:r>
        </w:sdtContent>
      </w:sdt>
      <w:r w:rsidR="004A1132">
        <w:t>.</w:t>
      </w:r>
      <w:r w:rsidR="00CE717F">
        <w:t xml:space="preserve"> </w:t>
      </w:r>
    </w:p>
    <w:p w14:paraId="15A6BBB4" w14:textId="422A6941"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100BDAEB" w:rsidR="00C34CFC" w:rsidRDefault="00C34CFC" w:rsidP="003647CF">
      <w:pPr>
        <w:pStyle w:val="Heading2"/>
        <w:rPr>
          <w:lang w:val="en-IN"/>
        </w:rPr>
      </w:pPr>
      <w:bookmarkStart w:id="22" w:name="_Toc206876411"/>
      <w:r>
        <w:rPr>
          <w:lang w:val="en-IN"/>
        </w:rPr>
        <w:t>Slot liner function and Importance</w:t>
      </w:r>
      <w:bookmarkEnd w:id="22"/>
    </w:p>
    <w:p w14:paraId="29E2B7ED" w14:textId="1CB4F7B7" w:rsidR="007756D3" w:rsidRDefault="00C34CFC" w:rsidP="007756D3">
      <w:bookmarkStart w:id="23" w:name="_Toc204763190"/>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jNUMTg6NTA6NTc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8B0522">
            <w:t>[13]</w:t>
          </w:r>
          <w:r w:rsidR="00621729">
            <w:fldChar w:fldCharType="end"/>
          </w:r>
        </w:sdtContent>
      </w:sdt>
      <w:bookmarkEnd w:id="23"/>
      <w:r w:rsidR="007756D3" w:rsidRPr="007756D3">
        <w:t xml:space="preserve"> </w:t>
      </w:r>
    </w:p>
    <w:p w14:paraId="1E87F3D6" w14:textId="13C560B1" w:rsidR="007756D3" w:rsidRDefault="00C75AFB" w:rsidP="007756D3">
      <w:r>
        <w:rPr>
          <w:noProof/>
          <w:lang w:val="en-IN"/>
        </w:rPr>
        <mc:AlternateContent>
          <mc:Choice Requires="wpg">
            <w:drawing>
              <wp:anchor distT="0" distB="0" distL="114300" distR="114300" simplePos="0" relativeHeight="251697664" behindDoc="0" locked="0" layoutInCell="1" allowOverlap="1" wp14:anchorId="552F8BBF" wp14:editId="28F59F7D">
                <wp:simplePos x="0" y="0"/>
                <wp:positionH relativeFrom="margin">
                  <wp:posOffset>252730</wp:posOffset>
                </wp:positionH>
                <wp:positionV relativeFrom="margin">
                  <wp:posOffset>4375785</wp:posOffset>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60CDC190" w:rsidR="00C45AB3" w:rsidRPr="002F419D" w:rsidRDefault="00C45AB3" w:rsidP="00C45AB3">
                              <w:pPr>
                                <w:pStyle w:val="Caption"/>
                                <w:rPr>
                                  <w:noProof/>
                                </w:rPr>
                              </w:pPr>
                              <w:bookmarkStart w:id="24" w:name="_Toc206070719"/>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7</w:t>
                              </w:r>
                              <w:r w:rsidR="008B0522">
                                <w:fldChar w:fldCharType="end"/>
                              </w:r>
                              <w:r>
                                <w:t xml:space="preserve">: </w:t>
                              </w:r>
                              <w:r w:rsidRPr="00EF7C6D">
                                <w:t>Stator slot in (a) detail model (motor-cad) and the (b) actual stator slot</w:t>
                              </w:r>
                              <w:r w:rsidR="001723A4">
                                <w:t xml:space="preserve"> [8]</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9.9pt;margin-top:344.55pt;width:436.3pt;height:337.7pt;z-index:251697664;mso-position-horizontal-relative:margin;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5"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60CDC190" w:rsidR="00C45AB3" w:rsidRPr="002F419D" w:rsidRDefault="00C45AB3" w:rsidP="00C45AB3">
                        <w:pPr>
                          <w:pStyle w:val="Caption"/>
                          <w:rPr>
                            <w:noProof/>
                          </w:rPr>
                        </w:pPr>
                        <w:bookmarkStart w:id="25" w:name="_Toc206070719"/>
                        <w:r>
                          <w:t xml:space="preserve">Figure </w:t>
                        </w:r>
                        <w:r w:rsidR="008B0522">
                          <w:fldChar w:fldCharType="begin"/>
                        </w:r>
                        <w:r w:rsidR="008B0522">
                          <w:instrText xml:space="preserve"> STYLEREF 1 \s </w:instrText>
                        </w:r>
                        <w:r w:rsidR="008B0522">
                          <w:fldChar w:fldCharType="separate"/>
                        </w:r>
                        <w:r w:rsidR="008B0522">
                          <w:rPr>
                            <w:noProof/>
                          </w:rPr>
                          <w:t>2</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7</w:t>
                        </w:r>
                        <w:r w:rsidR="008B0522">
                          <w:fldChar w:fldCharType="end"/>
                        </w:r>
                        <w:r>
                          <w:t xml:space="preserve">: </w:t>
                        </w:r>
                        <w:r w:rsidRPr="00EF7C6D">
                          <w:t>Stator slot in (a) detail model (motor-cad) and the (b) actual stator slot</w:t>
                        </w:r>
                        <w:r w:rsidR="001723A4">
                          <w:t xml:space="preserve"> [8]</w:t>
                        </w:r>
                        <w:bookmarkEnd w:id="25"/>
                      </w:p>
                    </w:txbxContent>
                  </v:textbox>
                </v:shape>
                <w10:wrap type="topAndBottom" anchorx="margin" anchory="margin"/>
              </v:group>
            </w:pict>
          </mc:Fallback>
        </mc:AlternateContent>
      </w:r>
      <w:r w:rsidR="007756D3">
        <w:t>I</w:t>
      </w:r>
      <w:r w:rsidR="007756D3" w:rsidRPr="00DC2D95">
        <w:t>n particular, the thermal management role of the slot liner is heavily influenced by how heat flows through the stator slot</w:t>
      </w:r>
      <w:r w:rsidR="007756D3">
        <w:t>.</w:t>
      </w:r>
      <w:r w:rsidR="007756D3" w:rsidRPr="00DC2D95">
        <w:t xml:space="preserve"> </w:t>
      </w:r>
      <w:r w:rsidR="007756D3">
        <w:t>Fig 2</w:t>
      </w:r>
      <w:r w:rsidR="00C45AB3">
        <w:t>-</w:t>
      </w:r>
      <w:r w:rsidR="00CE717F">
        <w:t>7</w:t>
      </w:r>
      <w:r w:rsidR="007756D3">
        <w:t>. illustrates the direction of the heat flow</w:t>
      </w:r>
      <w:r w:rsidR="007756D3" w:rsidRPr="00D040E7">
        <w:t>,</w:t>
      </w:r>
      <w:r w:rsidR="007756D3">
        <w:t xml:space="preserve"> which is from the middle of the slot to the laminate,</w:t>
      </w:r>
      <w:r w:rsidR="007756D3" w:rsidRPr="00D040E7">
        <w:t xml:space="preserve"> passing through several layers of winding and the slot liner. A major challenge in this path is the interface air gap between </w:t>
      </w:r>
      <w:r w:rsidR="007756D3" w:rsidRPr="00D040E7">
        <w:lastRenderedPageBreak/>
        <w:t>the liner and the laminate</w:t>
      </w:r>
      <w:r w:rsidR="007756D3">
        <w:t xml:space="preserve">, </w:t>
      </w:r>
      <w:r w:rsidR="007756D3" w:rsidRPr="00D040E7">
        <w:t>particularly at the rounded corners of the slot</w:t>
      </w:r>
      <w:r w:rsidR="007756D3">
        <w:t xml:space="preserve">, </w:t>
      </w:r>
      <w:r w:rsidR="007756D3"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rsidR="007756D3">
        <w:t xml:space="preserve"> </w:t>
      </w:r>
      <w:r w:rsidR="007756D3" w:rsidRPr="00D040E7">
        <w:t>the air gap at the liner-laminate interface, the thermal properties of the slot liner material, and the effectiveness of impregnation</w:t>
      </w:r>
      <w:r w:rsidR="007756D3">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8B0522">
            <w:t>[14]</w:t>
          </w:r>
          <w:r w:rsidR="001723A4">
            <w:fldChar w:fldCharType="end"/>
          </w:r>
        </w:sdtContent>
      </w:sdt>
    </w:p>
    <w:p w14:paraId="4B13892C" w14:textId="4719D37C"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26" w:name="_Toc206876412"/>
      <w:r>
        <w:lastRenderedPageBreak/>
        <w:t xml:space="preserve">Robotic </w:t>
      </w:r>
      <w:r w:rsidR="003B450C">
        <w:t>Systems</w:t>
      </w:r>
      <w:r>
        <w:t xml:space="preserve"> for Insertion Tasks</w:t>
      </w:r>
      <w:bookmarkEnd w:id="26"/>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27" w:name="_Toc206876413"/>
      <w:r>
        <w:rPr>
          <w:lang w:val="en-IN"/>
        </w:rPr>
        <w:t>Suitable</w:t>
      </w:r>
      <w:r w:rsidR="0093647B">
        <w:rPr>
          <w:lang w:val="en-IN"/>
        </w:rPr>
        <w:t xml:space="preserve"> Robot Types</w:t>
      </w:r>
      <w:bookmarkEnd w:id="27"/>
    </w:p>
    <w:p w14:paraId="7A9F7DD9" w14:textId="0B8B0C0C"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Fig </w:t>
      </w:r>
      <w:r w:rsidR="001250A5">
        <w:t>3-1</w:t>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jNUMTg6NTA6NTc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8B0522">
            <w:t>[15–19]</w:t>
          </w:r>
          <w:r w:rsidR="00754425">
            <w:fldChar w:fldCharType="end"/>
          </w:r>
        </w:sdtContent>
      </w:sdt>
    </w:p>
    <w:p w14:paraId="14C5A865" w14:textId="2064C8AA"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w:t>
      </w:r>
      <w:r w:rsidRPr="007A44C7">
        <w:rPr>
          <w:color w:val="EE0000"/>
        </w:rPr>
        <w:t xml:space="preserve">.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w:t>
      </w:r>
      <w:r w:rsidR="00B433A3" w:rsidRPr="007A44C7">
        <w:rPr>
          <w:noProof/>
          <w:color w:val="EE0000"/>
        </w:rPr>
        <w:lastRenderedPageBreak/>
        <mc:AlternateContent>
          <mc:Choice Requires="wpg">
            <w:drawing>
              <wp:anchor distT="0" distB="0" distL="114300" distR="114300" simplePos="0" relativeHeight="251705856" behindDoc="0" locked="0" layoutInCell="1" allowOverlap="1" wp14:anchorId="4D5BD786" wp14:editId="71F43AF3">
                <wp:simplePos x="0" y="0"/>
                <wp:positionH relativeFrom="margin">
                  <wp:align>left</wp:align>
                </wp:positionH>
                <wp:positionV relativeFrom="margin">
                  <wp:align>top</wp:align>
                </wp:positionV>
                <wp:extent cx="5643880" cy="4243070"/>
                <wp:effectExtent l="0" t="0" r="0" b="5080"/>
                <wp:wrapTopAndBottom/>
                <wp:docPr id="1326559981" name="Group 33"/>
                <wp:cNvGraphicFramePr/>
                <a:graphic xmlns:a="http://schemas.openxmlformats.org/drawingml/2006/main">
                  <a:graphicData uri="http://schemas.microsoft.com/office/word/2010/wordprocessingGroup">
                    <wpg:wgp>
                      <wpg:cNvGrpSpPr/>
                      <wpg:grpSpPr>
                        <a:xfrm>
                          <a:off x="0" y="0"/>
                          <a:ext cx="5643880" cy="4243070"/>
                          <a:chOff x="48491" y="0"/>
                          <a:chExt cx="5644283" cy="4243648"/>
                        </a:xfrm>
                      </wpg:grpSpPr>
                      <wpg:grpSp>
                        <wpg:cNvPr id="1633963349" name="Group 18"/>
                        <wpg:cNvGrpSpPr/>
                        <wpg:grpSpPr>
                          <a:xfrm>
                            <a:off x="48491" y="0"/>
                            <a:ext cx="5520489" cy="3482340"/>
                            <a:chOff x="0" y="0"/>
                            <a:chExt cx="5520806"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57946" y="33959"/>
                              <a:ext cx="2562860" cy="1805999"/>
                              <a:chOff x="-68175" y="35039"/>
                              <a:chExt cx="2522220" cy="186350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8">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wps:txbx>
                            <wps:bodyPr rot="0" vert="horz" wrap="square" lIns="91440" tIns="45720" rIns="91440" bIns="45720" anchor="t" anchorCtr="0">
                              <a:noAutofit/>
                            </wps:bodyPr>
                          </wps:wsp>
                        </wpg:grpSp>
                      </wpg:grpSp>
                      <wps:wsp>
                        <wps:cNvPr id="2138838660" name="Text Box 1"/>
                        <wps:cNvSpPr txBox="1"/>
                        <wps:spPr>
                          <a:xfrm>
                            <a:off x="76199" y="3442278"/>
                            <a:ext cx="5616575" cy="801370"/>
                          </a:xfrm>
                          <a:prstGeom prst="rect">
                            <a:avLst/>
                          </a:prstGeom>
                          <a:solidFill>
                            <a:prstClr val="white"/>
                          </a:solidFill>
                          <a:ln>
                            <a:noFill/>
                          </a:ln>
                        </wps:spPr>
                        <wps:txbx>
                          <w:txbxContent>
                            <w:p w14:paraId="57EFE858" w14:textId="01477572" w:rsidR="0076678A" w:rsidRPr="00913F83" w:rsidRDefault="0076678A" w:rsidP="0076678A">
                              <w:pPr>
                                <w:pStyle w:val="Caption"/>
                                <w:rPr>
                                  <w:noProof/>
                                </w:rPr>
                              </w:pPr>
                              <w:bookmarkStart w:id="28" w:name="_Toc206070720"/>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Pr="00272881">
                                <w:t>Examples of common industrial robot configurations used in manufacturing and autom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34.1pt;z-index:251705856;mso-position-horizontal:left;mso-position-horizontal-relative:margin;mso-position-vertical:top;mso-position-vertical-relative:margin;mso-width-relative:margin;mso-height-relative:margin" coordorigin="484" coordsize="56442,42436"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">
                <v:group id="Group 18" o:spid="_x0000_s1067" style="position:absolute;left:484;width:55205;height:34823" coordsize="55208,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v:textbox>
                    </v:shape>
                  </v:group>
                  <v:group id="Group 15" o:spid="_x0000_s1071" style="position:absolute;left:29579;top:339;width:25629;height:18060" coordorigin="-681,350" coordsize="25222,1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v:textbox>
                    </v:shape>
                  </v:group>
                </v:group>
                <v:shape id="_x0000_s1080" type="#_x0000_t202" style="position:absolute;left:761;top:34422;width:5616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01477572" w:rsidR="0076678A" w:rsidRPr="00913F83" w:rsidRDefault="0076678A" w:rsidP="0076678A">
                        <w:pPr>
                          <w:pStyle w:val="Caption"/>
                          <w:rPr>
                            <w:noProof/>
                          </w:rPr>
                        </w:pPr>
                        <w:bookmarkStart w:id="29" w:name="_Toc206070720"/>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Pr="00272881">
                          <w:t>Examples of common industrial robot configurations used in manufacturing and automation.</w:t>
                        </w:r>
                        <w:bookmarkEnd w:id="29"/>
                      </w:p>
                    </w:txbxContent>
                  </v:textbox>
                </v:shape>
                <w10:wrap type="topAndBottom" anchorx="margin" anchory="margin"/>
              </v:group>
            </w:pict>
          </mc:Fallback>
        </mc:AlternateContent>
      </w:r>
      <w:r w:rsidRPr="007A44C7">
        <w:rPr>
          <w:color w:val="EE0000"/>
        </w:rPr>
        <w:t>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r w:rsidR="001073FE" w:rsidRPr="007A44C7">
        <w:rPr>
          <w:color w:val="EE0000"/>
        </w:rPr>
        <w:t xml:space="preserve"> The UR10e’s precision, flexibility, and safe operation are made possible by its advanced kinematic design and motion control systems</w:t>
      </w:r>
      <w:r w:rsidR="001073FE" w:rsidRPr="001073FE">
        <w:t>. A clear understanding of these principles is essential for effectively programming and deploying the robot in delicate tasks such as slot liner insertion, as they govern how the robot moves, positions its end-effector, and executes trajectories with high accuracy.</w:t>
      </w:r>
      <w:r w:rsidR="00B433A3">
        <w:t xml:space="preserve"> </w:t>
      </w:r>
      <w:sdt>
        <w:sdtPr>
          <w:alias w:val="To edit, see citavi.com/edit"/>
          <w:tag w:val="CitaviPlaceholder#2a9b2c92-5191-4502-a17e-738b52a37732"/>
          <w:id w:val="34631990"/>
          <w:placeholder>
            <w:docPart w:val="DefaultPlaceholder_-1854013440"/>
          </w:placeholder>
        </w:sdtPr>
        <w:sdtContent>
          <w:r w:rsidR="00B433A3">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Q4MWMzLThmMTUtNDVlYy04MDJiLWU2ZGNlNjVjMDljYy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zJhOWIyYzkyLTUxOTEtNDUwMi1hMTdlLTczOGI1MmEzNzczMiIsIlRleHQiOiJbMjBdIiwiV0FJVmVyc2lvbiI6IjcuMC43LjEifQ==}</w:instrText>
          </w:r>
          <w:r w:rsidR="00B433A3">
            <w:fldChar w:fldCharType="separate"/>
          </w:r>
          <w:r w:rsidR="008B0522">
            <w:t>[20]</w:t>
          </w:r>
          <w:r w:rsidR="00B433A3">
            <w:fldChar w:fldCharType="end"/>
          </w:r>
        </w:sdtContent>
      </w:sdt>
    </w:p>
    <w:p w14:paraId="7539A2F6" w14:textId="48264CA1" w:rsidR="0093647B" w:rsidRDefault="0093647B" w:rsidP="001250A5">
      <w:pPr>
        <w:pStyle w:val="Heading2"/>
        <w:rPr>
          <w:lang w:val="en-IN"/>
        </w:rPr>
      </w:pPr>
      <w:bookmarkStart w:id="30" w:name="_Toc206876414"/>
      <w:r>
        <w:rPr>
          <w:lang w:val="en-IN"/>
        </w:rPr>
        <w:t>Kinematics and Motion Control Principles</w:t>
      </w:r>
      <w:bookmarkEnd w:id="30"/>
    </w:p>
    <w:p w14:paraId="27CFCFDD" w14:textId="1E366B0C" w:rsidR="006A7502" w:rsidRDefault="006A7502" w:rsidP="006A7502">
      <w:r w:rsidRPr="006A7502">
        <w:t xml:space="preserve">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w:t>
      </w:r>
      <w:r w:rsidRPr="006A7502">
        <w:lastRenderedPageBreak/>
        <w:t>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FdIn1dfSwiVGFnIjoiQ2l0YXZpUGxhY2Vob2xkZXIjMTVjNzJhZmYtNzI5My00YzQ5LWFiZjAtMDYxOGMzNGNkOTI4IiwiVGV4dCI6IlsyMV0iLCJXQUlWZXJzaW9uIjoiNy4wLjcuMSJ9}</w:instrText>
          </w:r>
          <w:r w:rsidR="0092425D">
            <w:fldChar w:fldCharType="separate"/>
          </w:r>
          <w:r w:rsidR="008B0522">
            <w:t>[21]</w:t>
          </w:r>
          <w:r w:rsidR="0092425D">
            <w:fldChar w:fldCharType="end"/>
          </w:r>
        </w:sdtContent>
      </w:sdt>
    </w:p>
    <w:p w14:paraId="218C607C" w14:textId="25C0BF55" w:rsidR="00347F58" w:rsidRDefault="00B433A3" w:rsidP="006A7502">
      <w:r>
        <w:rPr>
          <w:noProof/>
        </w:rPr>
        <mc:AlternateContent>
          <mc:Choice Requires="wpg">
            <w:drawing>
              <wp:anchor distT="0" distB="0" distL="114300" distR="114300" simplePos="0" relativeHeight="251708928" behindDoc="0" locked="0" layoutInCell="1" allowOverlap="1" wp14:anchorId="7E9DE97F" wp14:editId="4186737D">
                <wp:simplePos x="0" y="0"/>
                <wp:positionH relativeFrom="margin">
                  <wp:align>center</wp:align>
                </wp:positionH>
                <wp:positionV relativeFrom="page">
                  <wp:posOffset>33127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678F3624" w:rsidR="00A93E88" w:rsidRPr="00406C22" w:rsidRDefault="00A93E88" w:rsidP="00A93E88">
                              <w:pPr>
                                <w:pStyle w:val="Caption"/>
                                <w:rPr>
                                  <w:noProof/>
                                </w:rPr>
                              </w:pPr>
                              <w:bookmarkStart w:id="31" w:name="_Toc206070721"/>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FD5F67">
                                <w:t>DH parameter calculation in a Universal Robot</w:t>
                              </w:r>
                              <w:r>
                                <w:t xml:space="preserve"> [28]</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1" style="position:absolute;left:0;text-align:left;margin-left:0;margin-top:260.85pt;width:342.5pt;height:371.4pt;z-index:251708928;mso-position-horizontal:center;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">
                <v:shape id="Picture 18" o:spid="_x0000_s1082"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5" o:title="A diagram of a link and a link&#10;&#10;AI-generated content may be incorrect" croptop="3387f"/>
                </v:shape>
                <v:shape id="_x0000_s1083"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678F3624" w:rsidR="00A93E88" w:rsidRPr="00406C22" w:rsidRDefault="00A93E88" w:rsidP="00A93E88">
                        <w:pPr>
                          <w:pStyle w:val="Caption"/>
                          <w:rPr>
                            <w:noProof/>
                          </w:rPr>
                        </w:pPr>
                        <w:bookmarkStart w:id="32" w:name="_Toc206070721"/>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FD5F67">
                          <w:t>DH parameter calculation in a Universal Robot</w:t>
                        </w:r>
                        <w:r>
                          <w:t xml:space="preserve"> [28]</w:t>
                        </w:r>
                        <w:bookmarkEnd w:id="32"/>
                      </w:p>
                    </w:txbxContent>
                  </v:textbox>
                </v:shape>
                <w10:wrap type="topAndBottom" anchorx="margin" anchory="page"/>
              </v:group>
            </w:pict>
          </mc:Fallback>
        </mc:AlternateContent>
      </w:r>
      <w:r w:rsidR="00347F58" w:rsidRPr="00347F58">
        <w:t>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ZmE4MWViNmQtZjg4MC00NTUzLTlmYWMtY2FiZmZmN2U1NDA4IiwiVGV4dCI6IlsyMl0iLCJXQUlWZXJzaW9uIjoiNy4wLjcuMSJ9}</w:instrText>
          </w:r>
          <w:r w:rsidR="009543CE">
            <w:fldChar w:fldCharType="separate"/>
          </w:r>
          <w:r w:rsidR="008B0522">
            <w:t>[22]</w:t>
          </w:r>
          <w:r w:rsidR="009543CE">
            <w:fldChar w:fldCharType="end"/>
          </w:r>
        </w:sdtContent>
      </w:sdt>
      <w:r w:rsidR="0092654B">
        <w:t xml:space="preserve">. The calculation of DH parameters in a UR robot is illustrated in Fig </w:t>
      </w:r>
      <w:r w:rsidR="001073FE">
        <w:t>3-2.</w:t>
      </w:r>
    </w:p>
    <w:p w14:paraId="4DA5CDAE" w14:textId="4BCC1B45"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w:t>
      </w:r>
      <w:r w:rsidRPr="0092654B">
        <w:lastRenderedPageBreak/>
        <w:t>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iYWU1YjFlYi00NmQ3LTQ3YzUtYjI3Zi0xMWFkZjk3YzFmNTciLCJUZXh0IjoiWzIzXSIsIldBSVZlcnNpb24iOiI3LjAuNy4xIn0=}</w:instrText>
          </w:r>
          <w:r w:rsidR="00C74C99">
            <w:fldChar w:fldCharType="separate"/>
          </w:r>
          <w:r w:rsidR="008B0522">
            <w:t>[23]</w:t>
          </w:r>
          <w:r w:rsidR="00C74C99">
            <w:fldChar w:fldCharType="end"/>
          </w:r>
        </w:sdtContent>
      </w:sdt>
      <w:r w:rsidR="00A13D95">
        <w:t xml:space="preserve">. </w:t>
      </w:r>
      <w:r w:rsidR="00A13D95" w:rsidRPr="00A13D95">
        <w:t>Although precise kinematics and motion control provide the foundation for accurate robot operation, achieving successful insertion of delicate components also requires an end effector designed to meet important requirements for accuracy, compliance, and adaptability</w:t>
      </w:r>
      <w:r w:rsidR="00A13D95">
        <w:t>.</w:t>
      </w:r>
      <w:r w:rsidR="00A13D95" w:rsidRPr="00A13D95">
        <w:t xml:space="preserve"> </w:t>
      </w:r>
    </w:p>
    <w:p w14:paraId="7D21979A" w14:textId="5AB85C01" w:rsidR="00C74C99" w:rsidRDefault="00C74C99" w:rsidP="001250A5">
      <w:pPr>
        <w:pStyle w:val="Heading2"/>
        <w:rPr>
          <w:lang w:val="en-IN"/>
        </w:rPr>
      </w:pPr>
      <w:bookmarkStart w:id="33" w:name="_Toc206876415"/>
      <w:r>
        <w:rPr>
          <w:lang w:val="en-IN"/>
        </w:rPr>
        <w:t>End Effector Requirements</w:t>
      </w:r>
      <w:bookmarkEnd w:id="33"/>
    </w:p>
    <w:p w14:paraId="0752A928" w14:textId="6BA79041"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IzVDE4OjUwOjU3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jNUMTg6NTA6NTciLCJQcm9qZWN0Ijp7IiRyZWYiOiI4In19LCJVc2VOdW1iZXJpbmdUeXBlT2ZQYXJlbnREb2N1bWVudCI6ZmFsc2V9XSwiRm9ybWF0dGVkVGV4dCI6eyIkaWQiOiIyMyIsIkNvdW50IjoxLCJUZXh0VW5pdHMiOlt7IiRpZCI6IjI0IiwiRm9udFN0eWxlIjp7IiRpZCI6IjI1IiwiTmV1dHJhbCI6dHJ1ZX0sIlJlYWRpbmdPcmRlciI6MSwiVGV4dCI6IlsyNCwgMjVdIn1dfSwiVGFnIjoiQ2l0YXZpUGxhY2Vob2xkZXIjYTcyYjJjOTEtNTBhYy00Y2YwLThhODktOTRmNGJjNWI2NzE0IiwiVGV4dCI6IlsyNCwgMjVdIiwiV0FJVmVyc2lvbiI6IjcuMC43LjEifQ==}</w:instrText>
          </w:r>
          <w:r w:rsidR="00FA314A">
            <w:fldChar w:fldCharType="separate"/>
          </w:r>
          <w:r w:rsidR="008B0522">
            <w:t>[24, 25]</w:t>
          </w:r>
          <w:r w:rsidR="00FA314A">
            <w:fldChar w:fldCharType="end"/>
          </w:r>
        </w:sdtContent>
      </w:sdt>
    </w:p>
    <w:p w14:paraId="2A368E6A" w14:textId="3A59BB7C" w:rsidR="008214EF" w:rsidRPr="008214EF" w:rsidRDefault="00DF5557" w:rsidP="00A13D95">
      <w:pPr>
        <w:pStyle w:val="Heading2"/>
        <w:rPr>
          <w:lang w:val="en-IN"/>
        </w:rPr>
      </w:pPr>
      <w:bookmarkStart w:id="34" w:name="_Toc206876416"/>
      <w:r>
        <w:rPr>
          <w:lang w:val="en-IN"/>
        </w:rPr>
        <w:t>Sensors and Actuators in Robotic Insertion Tasks</w:t>
      </w:r>
      <w:bookmarkEnd w:id="34"/>
    </w:p>
    <w:p w14:paraId="7ACAFF70" w14:textId="1E68BA78"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Pr="00EF689E">
        <w:rPr>
          <w:lang w:val="en-IN"/>
        </w:rPr>
        <w:t>Cobots</w:t>
      </w:r>
      <w:proofErr w:type="spellEnd"/>
      <w:r w:rsidRPr="00EF689E">
        <w:rPr>
          <w:lang w:val="en-IN"/>
        </w:rPr>
        <w:t xml:space="preserve">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7A62C167" w:rsidR="0093647B" w:rsidRDefault="0093647B" w:rsidP="0093647B">
      <w:pPr>
        <w:pStyle w:val="Heading3"/>
        <w:rPr>
          <w:lang w:val="en-IN"/>
        </w:rPr>
      </w:pPr>
      <w:bookmarkStart w:id="35" w:name="_Toc206876417"/>
      <w:r>
        <w:rPr>
          <w:lang w:val="en-IN"/>
        </w:rPr>
        <w:lastRenderedPageBreak/>
        <w:t>Electric Grippers for Precision Handling</w:t>
      </w:r>
      <w:bookmarkEnd w:id="35"/>
    </w:p>
    <w:p w14:paraId="69A7B137" w14:textId="5C65272E" w:rsidR="00763A70" w:rsidRDefault="00A13D95" w:rsidP="008214EF">
      <w:pPr>
        <w:rPr>
          <w:lang w:val="en-IN"/>
        </w:rPr>
      </w:pPr>
      <w:r>
        <w:rPr>
          <w:noProof/>
        </w:rPr>
        <mc:AlternateContent>
          <mc:Choice Requires="wpg">
            <w:drawing>
              <wp:anchor distT="0" distB="0" distL="114300" distR="114300" simplePos="0" relativeHeight="251712000" behindDoc="0" locked="0" layoutInCell="1" allowOverlap="1" wp14:anchorId="2CE98E90" wp14:editId="5E095BF3">
                <wp:simplePos x="0" y="0"/>
                <wp:positionH relativeFrom="margin">
                  <wp:posOffset>298450</wp:posOffset>
                </wp:positionH>
                <wp:positionV relativeFrom="margin">
                  <wp:posOffset>2372360</wp:posOffset>
                </wp:positionV>
                <wp:extent cx="4931410" cy="4727575"/>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727575"/>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52FFBE68" w:rsidR="00A93E88" w:rsidRPr="00BC3F33" w:rsidRDefault="00A93E88" w:rsidP="00A93E88">
                              <w:pPr>
                                <w:pStyle w:val="Caption"/>
                                <w:rPr>
                                  <w:noProof/>
                                </w:rPr>
                              </w:pPr>
                              <w:bookmarkStart w:id="36" w:name="_Toc206070722"/>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 xml:space="preserve">: </w:t>
                              </w:r>
                              <w:r w:rsidRPr="00CE0BDE">
                                <w:t>Different Gripper configurations provided by OnRobot</w:t>
                              </w:r>
                              <w:r w:rsidR="00786055">
                                <w:t xml:space="preserve"> [33]</w:t>
                              </w:r>
                              <w:bookmarkEnd w:id="36"/>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E98E90" id="Group 49" o:spid="_x0000_s1084" style="position:absolute;left:0;text-align:left;margin-left:23.5pt;margin-top:186.8pt;width:388.3pt;height:372.25pt;z-index:251712000;mso-position-horizontal-relative:margin;mso-position-vertical-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">
                <v:group id="Group 26" o:spid="_x0000_s1085"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6"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87"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">
                      <v:imagedata r:id="rId50" o:title="A silver and blue robot&#10;&#10;AI-generated content may be incorrect"/>
                    </v:shape>
                    <v:shape id="_x0000_s1088"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89"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0"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1" o:title="A close-up of a robot&#10;&#10;AI-generated content may be incorrect"/>
                    </v:shape>
                    <v:shape id="_x0000_s1091"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2"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3"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2" o:title="A grey robot with two ears&#10;&#10;AI-generated content may be incorrect"/>
                    </v:shape>
                    <v:shape id="_x0000_s1094"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5"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6"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3" o:title="A close up of a robot&#10;&#10;AI-generated content may be incorrect"/>
                    </v:shape>
                    <v:shape id="_x0000_s1097"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098"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" stroked="f">
                  <v:textbox style="mso-fit-shape-to-text:t" inset="0,0,0,0">
                    <w:txbxContent>
                      <w:p w14:paraId="6B9C6456" w14:textId="52FFBE68" w:rsidR="00A93E88" w:rsidRPr="00BC3F33" w:rsidRDefault="00A93E88" w:rsidP="00A93E88">
                        <w:pPr>
                          <w:pStyle w:val="Caption"/>
                          <w:rPr>
                            <w:noProof/>
                          </w:rPr>
                        </w:pPr>
                        <w:bookmarkStart w:id="37" w:name="_Toc206070722"/>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 xml:space="preserve">: </w:t>
                        </w:r>
                        <w:r w:rsidRPr="00CE0BDE">
                          <w:t>Different Gripper configurations provided by OnRobot</w:t>
                        </w:r>
                        <w:r w:rsidR="00786055">
                          <w:t xml:space="preserve"> [33]</w:t>
                        </w:r>
                        <w:bookmarkEnd w:id="37"/>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2XSJ9XX0sIlRhZyI6IkNpdGF2aVBsYWNlaG9sZGVyI2RhMWFjYzhhLTNkMjEtNDY2MS04ZGYxLWU1NjZiMzIwODA0YyIsIlRleHQiOiJbMjZdIiwiV0FJVmVyc2lvbiI6IjcuMC43LjEifQ==}</w:instrText>
          </w:r>
          <w:r w:rsidR="00E114F2">
            <w:fldChar w:fldCharType="separate"/>
          </w:r>
          <w:r w:rsidR="008B0522">
            <w:t>[26]</w:t>
          </w:r>
          <w:r w:rsidR="00E114F2">
            <w:fldChar w:fldCharType="end"/>
          </w:r>
          <w:r w:rsidR="00763A70">
            <w:t xml:space="preserve"> </w:t>
          </w:r>
        </w:sdtContent>
      </w:sdt>
      <w:r w:rsidR="008214EF">
        <w:br/>
      </w:r>
    </w:p>
    <w:p w14:paraId="3BA5D94C" w14:textId="5ABD0129"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w:t>
      </w:r>
      <w:r w:rsidRPr="008214EF">
        <w:rPr>
          <w:lang w:val="en-IN"/>
        </w:rPr>
        <w:lastRenderedPageBreak/>
        <w:t>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IzVDE4OjUwOjU3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34oCTMjldIn1dfSwiVGFnIjoiQ2l0YXZpUGxhY2Vob2xkZXIjYzM4MDk1NTMtMWM0YS00OTg4LTlkMjItM2U2ODA2ZWI3NWEwIiwiVGV4dCI6IlsyN+KAkzI5XSIsIldBSVZlcnNpb24iOiI3LjAuNy4xIn0=}</w:instrText>
          </w:r>
          <w:r w:rsidR="00763A70">
            <w:rPr>
              <w:lang w:val="en-IN"/>
            </w:rPr>
            <w:fldChar w:fldCharType="separate"/>
          </w:r>
          <w:r w:rsidR="008B0522">
            <w:rPr>
              <w:lang w:val="en-IN"/>
            </w:rPr>
            <w:t>[27–29]</w:t>
          </w:r>
          <w:r w:rsidR="00763A70">
            <w:rPr>
              <w:lang w:val="en-IN"/>
            </w:rPr>
            <w:fldChar w:fldCharType="end"/>
          </w:r>
        </w:sdtContent>
      </w:sdt>
    </w:p>
    <w:p w14:paraId="0DECFEBD" w14:textId="11F9A814" w:rsidR="0093647B" w:rsidRDefault="00B516E5" w:rsidP="0093647B">
      <w:pPr>
        <w:pStyle w:val="Heading3"/>
        <w:rPr>
          <w:lang w:val="en-IN"/>
        </w:rPr>
      </w:pPr>
      <w:bookmarkStart w:id="38" w:name="_Toc206876418"/>
      <w:r w:rsidRPr="00B516E5">
        <w:t>Role of Actuators in Precision Insertion Tasks</w:t>
      </w:r>
      <w:bookmarkEnd w:id="38"/>
    </w:p>
    <w:p w14:paraId="6F6FB247" w14:textId="236224AC"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wXSJ9XX0sIlRhZyI6IkNpdGF2aVBsYWNlaG9sZGVyIzljM2U5ZDhjLTU4OTUtNDc3Ny05MWE5LWM5YmM4MmFiN2YwNSIsIlRleHQiOiJbMzBdIiwiV0FJVmVyc2lvbiI6IjcuMC43LjEifQ==}</w:instrText>
          </w:r>
          <w:r w:rsidR="007D0CC4">
            <w:rPr>
              <w:lang w:val="en-IN" w:eastAsia="en-IN"/>
            </w:rPr>
            <w:fldChar w:fldCharType="separate"/>
          </w:r>
          <w:r w:rsidR="008B0522">
            <w:rPr>
              <w:lang w:val="en-IN" w:eastAsia="en-IN"/>
            </w:rPr>
            <w:t>[30]</w:t>
          </w:r>
          <w:r w:rsidR="007D0CC4">
            <w:rPr>
              <w:lang w:val="en-IN" w:eastAsia="en-IN"/>
            </w:rPr>
            <w:fldChar w:fldCharType="end"/>
          </w:r>
        </w:sdtContent>
      </w:sdt>
    </w:p>
    <w:p w14:paraId="4DEA4F4F" w14:textId="10265058"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39" w:name="_Toc206876419"/>
      <w:r>
        <w:rPr>
          <w:lang w:val="en-IN"/>
        </w:rPr>
        <w:t>Overview of Sensors in</w:t>
      </w:r>
      <w:r w:rsidR="0093647B">
        <w:rPr>
          <w:lang w:val="en-IN"/>
        </w:rPr>
        <w:t xml:space="preserve"> Automation</w:t>
      </w:r>
      <w:bookmarkEnd w:id="39"/>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6AF984A8" w:rsidR="00105962" w:rsidRDefault="00625154" w:rsidP="00464D6D">
      <w:pPr>
        <w:rPr>
          <w:lang w:val="en-IN"/>
        </w:rPr>
      </w:pPr>
      <w:r>
        <w:rPr>
          <w:noProof/>
          <w:lang w:val="en-IN"/>
        </w:rPr>
        <w:lastRenderedPageBreak/>
        <mc:AlternateContent>
          <mc:Choice Requires="wpg">
            <w:drawing>
              <wp:anchor distT="0" distB="0" distL="114300" distR="114300" simplePos="0" relativeHeight="251715072" behindDoc="0" locked="0" layoutInCell="1" allowOverlap="1" wp14:anchorId="567C2D24" wp14:editId="28195571">
                <wp:simplePos x="0" y="0"/>
                <wp:positionH relativeFrom="margin">
                  <wp:posOffset>-32385</wp:posOffset>
                </wp:positionH>
                <wp:positionV relativeFrom="margin">
                  <wp:posOffset>1954114</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231B95C0" w:rsidR="00786055" w:rsidRPr="00536C2F" w:rsidRDefault="00786055" w:rsidP="00786055">
                              <w:pPr>
                                <w:pStyle w:val="Caption"/>
                                <w:rPr>
                                  <w:noProof/>
                                </w:rPr>
                              </w:pPr>
                              <w:bookmarkStart w:id="40" w:name="_Toc206070723"/>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Various sensors used in automation</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099" style="position:absolute;left:0;text-align:left;margin-left:-2.55pt;margin-top:153.85pt;width:434.7pt;height:360.25pt;z-index:251715072;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cpUjDMGAACRGQAADgAAAGRycy9lMm9Eb2MueG1s5Fld&#10;b9s2FH0fsP9AaMDeEovUl+XVKbJ2KQpkbbB26DMt07ZQSdQoOnb263cuKduxkzRNu6JN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">
                <v:group id="Group 38" o:spid="_x0000_s1100"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1"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2"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7" o:title="A close-up of a device&#10;&#10;AI-generated content may be incorrect"/>
                    </v:shape>
                    <v:shape id="_x0000_s1103"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4"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5"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58" o:title="A close-up of several different types of materials&#10;&#10;AI-generated content may be incorrect"/>
                    </v:shape>
                    <v:shape id="_x0000_s1106"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07"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08"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59" o:title="A close-up of a camera&#10;&#10;AI-generated content may be incorrect"/>
                    </v:shape>
                    <v:shape id="_x0000_s1109"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v:textbox>
                    </v:shape>
                  </v:group>
                </v:group>
                <v:shape id="_x0000_s1110"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231B95C0" w:rsidR="00786055" w:rsidRPr="00536C2F" w:rsidRDefault="00786055" w:rsidP="00786055">
                        <w:pPr>
                          <w:pStyle w:val="Caption"/>
                          <w:rPr>
                            <w:noProof/>
                          </w:rPr>
                        </w:pPr>
                        <w:bookmarkStart w:id="41" w:name="_Toc206070723"/>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Various sensors used in automation</w:t>
                        </w:r>
                        <w:bookmarkEnd w:id="41"/>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3470970D"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w:t>
      </w:r>
      <w:r w:rsidR="005E028D">
        <w:lastRenderedPageBreak/>
        <w:t>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jNUMTg6NTA6NTc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yM1QxODo1MDo1Ny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x4oCTMzNdIn1dfSwiVGFnIjoiQ2l0YXZpUGxhY2Vob2xkZXIjNDJlYTMwZDEtZjkyMS00ZDE3LThlOTUtN2IyYWNjYWQyMzk4IiwiVGV4dCI6IlszMeKAkzMzXSIsIldBSVZlcnNpb24iOiI3LjAuNy4xIn0=}</w:instrText>
          </w:r>
          <w:r>
            <w:fldChar w:fldCharType="separate"/>
          </w:r>
          <w:r w:rsidR="008B0522">
            <w:t>[31–33]</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1MTVjODM2Mi01Nzg4LTRiZDgtOTMzYS03ZWY4YzgxOGZkNzIiLCJUZXh0IjoiWzM0XSIsIldBSVZlcnNpb24iOiI3LjAuNy4xIn0=}</w:instrText>
          </w:r>
          <w:r w:rsidR="008B5F14">
            <w:fldChar w:fldCharType="separate"/>
          </w:r>
          <w:r w:rsidR="008B0522">
            <w:t>[34]</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42" w:name="_Toc206876420"/>
      <w:r>
        <w:rPr>
          <w:lang w:val="en-IN"/>
        </w:rPr>
        <w:t>Force-Torque Sensors</w:t>
      </w:r>
      <w:r w:rsidR="00DF5557">
        <w:rPr>
          <w:lang w:val="en-IN"/>
        </w:rPr>
        <w:t xml:space="preserve"> for compliant control</w:t>
      </w:r>
      <w:bookmarkEnd w:id="42"/>
    </w:p>
    <w:p w14:paraId="5F690360" w14:textId="640AF023" w:rsidR="00105962" w:rsidRPr="00413B2D" w:rsidRDefault="0068108A" w:rsidP="00105962">
      <w:r>
        <w:rPr>
          <w:noProof/>
        </w:rPr>
        <mc:AlternateContent>
          <mc:Choice Requires="wpg">
            <w:drawing>
              <wp:anchor distT="0" distB="0" distL="114300" distR="114300" simplePos="0" relativeHeight="251718144" behindDoc="0" locked="0" layoutInCell="1" allowOverlap="1" wp14:anchorId="133CB891" wp14:editId="6EEF938F">
                <wp:simplePos x="0" y="0"/>
                <wp:positionH relativeFrom="margin">
                  <wp:align>right</wp:align>
                </wp:positionH>
                <wp:positionV relativeFrom="margin">
                  <wp:posOffset>50539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0">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4DA337BB" w:rsidR="00FD02C9" w:rsidRPr="00F030A6" w:rsidRDefault="00FD02C9" w:rsidP="00FD02C9">
                              <w:pPr>
                                <w:pStyle w:val="Caption"/>
                              </w:pPr>
                              <w:bookmarkStart w:id="43" w:name="_Toc206070724"/>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5</w:t>
                              </w:r>
                              <w:r w:rsidR="008B0522">
                                <w:fldChar w:fldCharType="end"/>
                              </w:r>
                              <w:r>
                                <w:t xml:space="preserve">: </w:t>
                              </w:r>
                              <w:r w:rsidRPr="00824DC2">
                                <w:t>Force Torque Sensor with gripper installed on a Robotic arm</w:t>
                              </w:r>
                              <w:r>
                                <w:t xml:space="preserve"> [42]</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1" style="position:absolute;left:0;text-align:left;margin-left:375.3pt;margin-top:397.95pt;width:426.5pt;height:287.95pt;z-index:251718144;mso-position-horizontal:right;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">
                <v:shape id="Picture 26" o:spid="_x0000_s1112"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1" o:title="A close-up of a robotic arm&#10;&#10;AI-generated content may be incorrect" cropleft="5279f"/>
                </v:shape>
                <v:shape id="_x0000_s1113"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4DA337BB" w:rsidR="00FD02C9" w:rsidRPr="00F030A6" w:rsidRDefault="00FD02C9" w:rsidP="00FD02C9">
                        <w:pPr>
                          <w:pStyle w:val="Caption"/>
                        </w:pPr>
                        <w:bookmarkStart w:id="44" w:name="_Toc206070724"/>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5</w:t>
                        </w:r>
                        <w:r w:rsidR="008B0522">
                          <w:fldChar w:fldCharType="end"/>
                        </w:r>
                        <w:r>
                          <w:t xml:space="preserve">: </w:t>
                        </w:r>
                        <w:r w:rsidRPr="00824DC2">
                          <w:t>Force Torque Sensor with gripper installed on a Robotic arm</w:t>
                        </w:r>
                        <w:r>
                          <w:t xml:space="preserve"> [42]</w:t>
                        </w:r>
                        <w:bookmarkEnd w:id="44"/>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V0ifV19LCJUYWciOiJDaXRhdmlQbGFjZWhvbGRlciNlMjMwMjQ5Ni05ZGU3LTQ2MzYtYmIwYS0zMDIwMDUzZGI0OWYiLCJUZXh0IjoiWzM1XSIsIldBSVZlcnNpb24iOiI3LjAuNy4xIn0=}</w:instrText>
          </w:r>
          <w:r w:rsidR="00CE7C02">
            <w:fldChar w:fldCharType="separate"/>
          </w:r>
          <w:r w:rsidR="008B0522">
            <w:t>[35]</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ZdIn1dfSwiVGFnIjoiQ2l0YXZpUGxhY2Vob2xkZXIjMGRkZTY3NjItNTYyZC00YjM0LTlhZjUtZGEwNzJlYzFhZTM2IiwiVGV4dCI6IlszNl0iLCJXQUlWZXJzaW9uIjoiNy4wLjcuMSJ9}</w:instrText>
          </w:r>
          <w:r w:rsidR="00CE7C02">
            <w:fldChar w:fldCharType="separate"/>
          </w:r>
          <w:r w:rsidR="008B0522">
            <w:t>[36]</w:t>
          </w:r>
          <w:r w:rsidR="00CE7C02">
            <w:fldChar w:fldCharType="end"/>
          </w:r>
        </w:sdtContent>
      </w:sdt>
      <w:r w:rsidR="005E028D">
        <w:t xml:space="preserve">. FT sensor mounted on a UR robot is illustrated in Fig </w:t>
      </w:r>
      <w:r w:rsidR="003202BB">
        <w:t>2-11</w:t>
      </w:r>
      <w:r w:rsidR="005E028D">
        <w:t>.</w:t>
      </w:r>
    </w:p>
    <w:p w14:paraId="0570C495" w14:textId="06198D2A" w:rsidR="0093647B" w:rsidRDefault="0093647B" w:rsidP="00CB52BC">
      <w:pPr>
        <w:pStyle w:val="Heading3"/>
        <w:rPr>
          <w:lang w:val="en-IN"/>
        </w:rPr>
      </w:pPr>
      <w:bookmarkStart w:id="45" w:name="_Toc206876421"/>
      <w:r>
        <w:rPr>
          <w:lang w:val="en-IN"/>
        </w:rPr>
        <w:t xml:space="preserve">Safety and </w:t>
      </w:r>
      <w:r w:rsidR="00ED7C0F">
        <w:rPr>
          <w:lang w:val="en-IN"/>
        </w:rPr>
        <w:t>Human Robot Interaction</w:t>
      </w:r>
      <w:bookmarkEnd w:id="45"/>
    </w:p>
    <w:p w14:paraId="18B2CF9F" w14:textId="349C3A06"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Fig </w:t>
      </w:r>
      <w:r w:rsidR="00FD02C9">
        <w:t>2-12</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IzVDE4OjUwOjU3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jNUMTg6NTA6NTciLCJQcm9qZWN0Ijp7IiRyZWYiOiI4In19LCJVc2VOdW1iZXJpbmdUeXBlT2ZQYXJlbnREb2N1bWVudCI6ZmFsc2V9XSwiRm9ybWF0dGVkVGV4dCI6eyIkaWQiOiIyNSIsIkNvdW50IjoxLCJUZXh0VW5pdHMiOlt7IiRpZCI6IjI2IiwiRm9udFN0eWxlIjp7IiRpZCI6IjI3IiwiTmV1dHJhbCI6dHJ1ZX0sIlJlYWRpbmdPcmRlciI6MSwiVGV4dCI6IlszNywgMzhdIn1dfSwiVGFnIjoiQ2l0YXZpUGxhY2Vob2xkZXIjNmJmM2MxNTctZmNkZS00ZDIwLThmMzEtMzg0YzQ0YmM0OGM3IiwiVGV4dCI6IlszNywgMzhdIiwiV0FJVmVyc2lvbiI6IjcuMC43LjEifQ==}</w:instrText>
          </w:r>
          <w:r>
            <w:fldChar w:fldCharType="separate"/>
          </w:r>
          <w:r w:rsidR="008B0522">
            <w:t>[37, 38]</w:t>
          </w:r>
          <w:r>
            <w:fldChar w:fldCharType="end"/>
          </w:r>
        </w:sdtContent>
      </w:sdt>
    </w:p>
    <w:p w14:paraId="1F39D012" w14:textId="77777777" w:rsidR="003023B0" w:rsidRDefault="003023B0" w:rsidP="00413B2D"/>
    <w:p w14:paraId="4AF38B04" w14:textId="77777777" w:rsidR="00DE1D8A" w:rsidRDefault="003E4AF4" w:rsidP="00DE1D8A">
      <w:pPr>
        <w:keepNext/>
      </w:pPr>
      <w:r>
        <w:rPr>
          <w:noProof/>
        </w:rPr>
        <w:lastRenderedPageBreak/>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0102BE32" w14:textId="29651AA3" w:rsidR="00FD02C9" w:rsidRDefault="00DE1D8A" w:rsidP="00DE1D8A">
      <w:pPr>
        <w:pStyle w:val="Caption"/>
      </w:pPr>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6</w:t>
      </w:r>
      <w:r w:rsidR="008B0522">
        <w:fldChar w:fldCharType="end"/>
      </w:r>
      <w:r w:rsidR="006C2FE5">
        <w:t xml:space="preserve">: : </w:t>
      </w:r>
      <w:r w:rsidR="006C2FE5" w:rsidRPr="00016E73">
        <w:t>Results of human–robot collaboration experiments. (a) and (b) depict human task coordination by visual detection of the left wrist (handLeft), for halting the robot and performing manual assembly actions (a), followed by right wrist detection (handRigh</w:t>
      </w:r>
      <w:r w:rsidR="006C2FE5">
        <w:t>t) [44]</w:t>
      </w:r>
    </w:p>
    <w:p w14:paraId="525EAD51" w14:textId="097B1BAC"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ldIn1dfSwiVGFnIjoiQ2l0YXZpUGxhY2Vob2xkZXIjZDcxODFkZjAtNTMzNy00NDVjLTkyNDUtMjIxZTZjOWU0ZDIzIiwiVGV4dCI6IlszOV0iLCJXQUlWZXJzaW9uIjoiNy4wLjcuMSJ9}</w:instrText>
          </w:r>
          <w:r>
            <w:fldChar w:fldCharType="separate"/>
          </w:r>
          <w:r w:rsidR="008B0522">
            <w:t>[39]</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46" w:name="_Toc206876422"/>
      <w:r>
        <w:rPr>
          <w:lang w:val="en-IN"/>
        </w:rPr>
        <w:t>Programming Methods in Robotic Automation</w:t>
      </w:r>
      <w:bookmarkEnd w:id="4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 xml:space="preserve">from manually guided inputs to intelligent, adaptive programming </w:t>
      </w:r>
      <w:r w:rsidRPr="00A831DC">
        <w:lastRenderedPageBreak/>
        <w:t>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47" w:name="_Toc206876423"/>
      <w:r>
        <w:rPr>
          <w:lang w:val="en-IN"/>
        </w:rPr>
        <w:t>Programming Using Teach Pendant and Manual Inputs</w:t>
      </w:r>
      <w:bookmarkEnd w:id="47"/>
    </w:p>
    <w:p w14:paraId="05111797" w14:textId="2F274E08" w:rsidR="003C162A" w:rsidRPr="00625154" w:rsidRDefault="00625154" w:rsidP="001E610B">
      <w:r>
        <w:rPr>
          <w:noProof/>
        </w:rPr>
        <mc:AlternateContent>
          <mc:Choice Requires="wpg">
            <w:drawing>
              <wp:anchor distT="0" distB="0" distL="114300" distR="114300" simplePos="0" relativeHeight="251721216" behindDoc="0" locked="0" layoutInCell="1" allowOverlap="1" wp14:anchorId="2AE3FB30" wp14:editId="77FCC809">
                <wp:simplePos x="0" y="0"/>
                <wp:positionH relativeFrom="margin">
                  <wp:posOffset>136525</wp:posOffset>
                </wp:positionH>
                <wp:positionV relativeFrom="margin">
                  <wp:posOffset>3152140</wp:posOffset>
                </wp:positionV>
                <wp:extent cx="5402580" cy="2964180"/>
                <wp:effectExtent l="0" t="0" r="7620" b="7620"/>
                <wp:wrapTopAndBottom/>
                <wp:docPr id="1454585238" name="Group 52"/>
                <wp:cNvGraphicFramePr/>
                <a:graphic xmlns:a="http://schemas.openxmlformats.org/drawingml/2006/main">
                  <a:graphicData uri="http://schemas.microsoft.com/office/word/2010/wordprocessingGroup">
                    <wpg:wgp>
                      <wpg:cNvGrpSpPr/>
                      <wpg:grpSpPr>
                        <a:xfrm>
                          <a:off x="0" y="0"/>
                          <a:ext cx="5402580" cy="2964180"/>
                          <a:chOff x="0" y="0"/>
                          <a:chExt cx="5402580" cy="2964271"/>
                        </a:xfrm>
                      </wpg:grpSpPr>
                      <pic:pic xmlns:pic="http://schemas.openxmlformats.org/drawingml/2006/picture">
                        <pic:nvPicPr>
                          <pic:cNvPr id="1197908911" name="Picture 28" descr="A close-up of a computer&#10;&#10;AI-generated content may be incorrect."/>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wps:wsp>
                        <wps:cNvPr id="1118134" name="Text Box 1"/>
                        <wps:cNvSpPr txBox="1"/>
                        <wps:spPr>
                          <a:xfrm>
                            <a:off x="968829" y="2373086"/>
                            <a:ext cx="3643630" cy="591185"/>
                          </a:xfrm>
                          <a:prstGeom prst="rect">
                            <a:avLst/>
                          </a:prstGeom>
                          <a:solidFill>
                            <a:prstClr val="white"/>
                          </a:solidFill>
                          <a:ln>
                            <a:noFill/>
                          </a:ln>
                        </wps:spPr>
                        <wps:txbx>
                          <w:txbxContent>
                            <w:p w14:paraId="61A49673" w14:textId="0B6DC675" w:rsidR="000C6778" w:rsidRPr="009A2591" w:rsidRDefault="000C6778" w:rsidP="000C6778">
                              <w:pPr>
                                <w:pStyle w:val="Caption"/>
                                <w:rPr>
                                  <w:rFonts w:ascii="Times New Roman" w:hAnsi="Times New Roman"/>
                                  <w:noProof/>
                                </w:rPr>
                              </w:pPr>
                              <w:bookmarkStart w:id="48" w:name="_Toc206070726"/>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7</w:t>
                              </w:r>
                              <w:r w:rsidR="008B0522">
                                <w:fldChar w:fldCharType="end"/>
                              </w:r>
                              <w:r>
                                <w:t>: UR Teach Pendant (Insert own imag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3FB30" id="Group 52" o:spid="_x0000_s1114" style="position:absolute;left:0;text-align:left;margin-left:10.75pt;margin-top:248.2pt;width:425.4pt;height:233.4pt;z-index:251721216;mso-position-horizontal-relative:margin;mso-position-vertical-relative:margin" coordsize="54025,296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c4AAAAAUmdodGxvbmcAAAJP&#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L/2wCE&#10;AAICAgICAgICAgIDAgICAwQDAgIDBAUEBAQEBAUGBQUFBQUFBgYHBwgHBwYJCQoKCQkMDAwMDAwM&#10;DAwMDAwMDAwBAwMDBQQFCQYGCQ0KCQoNDw4ODg4PDwwMDAwMDw8MDAwMDAwPDAwMDAwMDAwMDAwM&#10;DAwMDAwMDAwMDAwMDAwMDP/AABQIAc4CTwQBEQACEQEDEQEEEQD/3QAEAEr/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">
                <v:shape id="Picture 28" o:spid="_x0000_s1115" type="#_x0000_t75" alt="A close-up of a computer&#10;&#10;AI-generated content may be incorrect." style="position:absolute;width:54025;height:2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">
                  <v:imagedata r:id="rId64" o:title="A close-up of a computer&#10;&#10;AI-generated content may be incorrect"/>
                </v:shape>
                <v:shape id="_x0000_s1116" type="#_x0000_t202" style="position:absolute;left:9688;top:23730;width:3643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" stroked="f">
                  <v:textbox style="mso-fit-shape-to-text:t" inset="0,0,0,0">
                    <w:txbxContent>
                      <w:p w14:paraId="61A49673" w14:textId="0B6DC675" w:rsidR="000C6778" w:rsidRPr="009A2591" w:rsidRDefault="000C6778" w:rsidP="000C6778">
                        <w:pPr>
                          <w:pStyle w:val="Caption"/>
                          <w:rPr>
                            <w:rFonts w:ascii="Times New Roman" w:hAnsi="Times New Roman"/>
                            <w:noProof/>
                          </w:rPr>
                        </w:pPr>
                        <w:bookmarkStart w:id="49" w:name="_Toc206070726"/>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7</w:t>
                        </w:r>
                        <w:r w:rsidR="008B0522">
                          <w:fldChar w:fldCharType="end"/>
                        </w:r>
                        <w:r>
                          <w:t>: UR Teach Pendant (Insert own image)</w:t>
                        </w:r>
                        <w:bookmarkEnd w:id="49"/>
                      </w:p>
                    </w:txbxContent>
                  </v:textbox>
                </v:shape>
                <w10:wrap type="topAndBottom" anchorx="margin" anchory="margin"/>
              </v:group>
            </w:pict>
          </mc:Fallback>
        </mc:AlternateContent>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395E962F" w14:textId="42663196"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lack of flexibility and reusability</w:t>
      </w:r>
      <w: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w:t>
      </w:r>
      <w:r w:rsidRPr="001E610B">
        <w:rPr>
          <w:lang w:val="en-IN"/>
        </w:rPr>
        <w:lastRenderedPageBreak/>
        <w:t xml:space="preserve">challenges, this method remains the </w:t>
      </w:r>
      <w:r w:rsidRPr="009D4FAA">
        <w:rPr>
          <w:lang w:val="en-IN"/>
        </w:rPr>
        <w:t>primary programming choice for small and 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jNUMTg6NTA6NTciLCJQcm9qZWN0Ijp7IiRyZWYiOiI4In19LCJVc2VOdW1iZXJpbmdUeXBlT2ZQYXJlbnREb2N1bWVudCI6ZmFsc2V9XSwiRm9ybWF0dGVkVGV4dCI6eyIkaWQiOiIxNCIsIkNvdW50IjoxLCJUZXh0VW5pdHMiOlt7IiRpZCI6IjE1IiwiRm9udFN0eWxlIjp7IiRpZCI6IjE2IiwiTmV1dHJhbCI6dHJ1ZX0sIlJlYWRpbmdPcmRlciI6MSwiVGV4dCI6Ils0MF0ifV19LCJUYWciOiJDaXRhdmlQbGFjZWhvbGRlciNiN2E2N2VjZC04ZTVmLTQ4NTgtYmU5Yi04OGQxN2YxMWM0NzMiLCJUZXh0IjoiWzQwXSIsIldBSVZlcnNpb24iOiI3LjAuNy4xIn0=}</w:instrText>
          </w:r>
          <w:r w:rsidR="009D4FAA">
            <w:rPr>
              <w:lang w:val="en-IN"/>
            </w:rPr>
            <w:fldChar w:fldCharType="separate"/>
          </w:r>
          <w:r w:rsidR="008B0522">
            <w:rPr>
              <w:lang w:val="en-IN"/>
            </w:rPr>
            <w:t>[40]</w:t>
          </w:r>
          <w:r w:rsidR="009D4FAA">
            <w:rPr>
              <w:lang w:val="en-IN"/>
            </w:rPr>
            <w:fldChar w:fldCharType="end"/>
          </w:r>
        </w:sdtContent>
      </w:sdt>
    </w:p>
    <w:p w14:paraId="3C2EE0D3" w14:textId="72B344FB"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50" w:name="_Toc206876424"/>
      <w:r>
        <w:rPr>
          <w:lang w:val="en-IN"/>
        </w:rPr>
        <w:t>Implementation of UR Script</w:t>
      </w:r>
      <w:bookmarkEnd w:id="50"/>
    </w:p>
    <w:p w14:paraId="76BCD788" w14:textId="42CC304E" w:rsidR="004341FB" w:rsidRDefault="00625154" w:rsidP="004341FB">
      <w:pPr>
        <w:rPr>
          <w:lang w:val="en-IN" w:eastAsia="en-IN"/>
        </w:rPr>
      </w:pPr>
      <w:r>
        <w:rPr>
          <w:noProof/>
          <w:lang w:val="en-IN" w:eastAsia="en-IN"/>
        </w:rPr>
        <mc:AlternateContent>
          <mc:Choice Requires="wpg">
            <w:drawing>
              <wp:anchor distT="0" distB="0" distL="114300" distR="114300" simplePos="0" relativeHeight="251724288" behindDoc="0" locked="0" layoutInCell="1" allowOverlap="1" wp14:anchorId="582D5D2B" wp14:editId="37930179">
                <wp:simplePos x="0" y="0"/>
                <wp:positionH relativeFrom="margin">
                  <wp:posOffset>53340</wp:posOffset>
                </wp:positionH>
                <wp:positionV relativeFrom="page">
                  <wp:posOffset>4935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6481EEBD" w:rsidR="000C6778" w:rsidRPr="006B560B" w:rsidRDefault="000C6778" w:rsidP="000C6778">
                              <w:pPr>
                                <w:pStyle w:val="Caption"/>
                                <w:rPr>
                                  <w:noProof/>
                                </w:rPr>
                              </w:pPr>
                              <w:bookmarkStart w:id="51" w:name="_Toc206070727"/>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8</w:t>
                              </w:r>
                              <w:r w:rsidR="008B0522">
                                <w:fldChar w:fldCharType="end"/>
                              </w:r>
                              <w:r>
                                <w:t xml:space="preserve">: </w:t>
                              </w:r>
                              <w:r w:rsidRPr="00FE7830">
                                <w:t>Example of a URScript program to initialize a camera, take a snapshot and retrieve a new target pose</w:t>
                              </w:r>
                              <w:r>
                                <w:t xml:space="preserve"> [48]</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17" style="position:absolute;left:0;text-align:left;margin-left:4.2pt;margin-top:388.6pt;width:453.55pt;height:159.1pt;z-index:251724288;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p/dFiOEAAAAKAQAADwAAAGRycy9kb3ducmV2&#10;LnhtbEyPQUvDQBCF74L/YRnBm92kNqaN2ZRS1FMRbAXxts1Ok9DsbMhuk/TfO570OLyP977J15Nt&#10;xYC9bxwpiGcRCKTSmYYqBZ+H14clCB80Gd06QgVX9LAubm9ynRk30gcO+1AJLiGfaQV1CF0mpS9r&#10;tNrPXIfE2cn1Vgc++0qaXo9cbls5j6InaXVDvFDrDrc1luf9xSp4G/W4eYxfht35tL1+H5L3r12M&#10;St3fTZtnEAGn8AfDrz6rQ8FOR3ch40WrYLlgUEGapnMQnK/iJAFxZDBaJQuQRS7/v1D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">
                <v:shape id="Picture 31" o:spid="_x0000_s1118"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6" o:title="A close-up of a computer code&#10;&#10;AI-generated content may be incorrect"/>
                </v:shape>
                <v:shape id="_x0000_s1119"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6481EEBD" w:rsidR="000C6778" w:rsidRPr="006B560B" w:rsidRDefault="000C6778" w:rsidP="000C6778">
                        <w:pPr>
                          <w:pStyle w:val="Caption"/>
                          <w:rPr>
                            <w:noProof/>
                          </w:rPr>
                        </w:pPr>
                        <w:bookmarkStart w:id="52" w:name="_Toc206070727"/>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8</w:t>
                        </w:r>
                        <w:r w:rsidR="008B0522">
                          <w:fldChar w:fldCharType="end"/>
                        </w:r>
                        <w:r>
                          <w:t xml:space="preserve">: </w:t>
                        </w:r>
                        <w:r w:rsidRPr="00FE7830">
                          <w:t>Example of a URScript program to initialize a camera, take a snapshot and retrieve a new target pose</w:t>
                        </w:r>
                        <w:r>
                          <w:t xml:space="preserve"> [48]</w:t>
                        </w:r>
                        <w:bookmarkEnd w:id="52"/>
                      </w:p>
                    </w:txbxContent>
                  </v:textbox>
                </v:shape>
                <w10:wrap type="topAndBottom" anchorx="margin" anchory="page"/>
              </v:group>
            </w:pict>
          </mc:Fallback>
        </mc:AlternateContent>
      </w:r>
      <w:r w:rsidR="004341FB" w:rsidRPr="004341FB">
        <w:rPr>
          <w:lang w:val="en-IN" w:eastAsia="en-IN"/>
        </w:rPr>
        <w:t xml:space="preserve">UR Script is the core scripting language used for Universal Robots, offering several modes of implementation to accommodate both simple and advanced automation tasks. Through the </w:t>
      </w:r>
      <w:proofErr w:type="spellStart"/>
      <w:r w:rsidR="004341FB" w:rsidRPr="004341FB">
        <w:rPr>
          <w:lang w:val="en-IN" w:eastAsia="en-IN"/>
        </w:rPr>
        <w:t>PolyScope</w:t>
      </w:r>
      <w:proofErr w:type="spellEnd"/>
      <w:r w:rsidR="004341FB" w:rsidRPr="004341FB">
        <w:rPr>
          <w:lang w:val="en-IN" w:eastAsia="en-IN"/>
        </w:rPr>
        <w:t xml:space="preserve"> teach pendant, operators can enter or insert </w:t>
      </w:r>
      <w:proofErr w:type="spellStart"/>
      <w:r w:rsidR="004341FB" w:rsidRPr="004341FB">
        <w:rPr>
          <w:lang w:val="en-IN" w:eastAsia="en-IN"/>
        </w:rPr>
        <w:t>URScript</w:t>
      </w:r>
      <w:proofErr w:type="spellEnd"/>
      <w:r w:rsidR="004341FB" w:rsidRPr="004341FB">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4341FB" w:rsidRPr="004341FB">
        <w:rPr>
          <w:lang w:val="en-IN" w:eastAsia="en-IN"/>
        </w:rPr>
        <w:t>URScript</w:t>
      </w:r>
      <w:proofErr w:type="spellEnd"/>
      <w:r w:rsidR="004341FB" w:rsidRPr="004341FB">
        <w:rPr>
          <w:lang w:val="en-IN" w:eastAsia="en-IN"/>
        </w:rPr>
        <w:t xml:space="preserve">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TJkOGVmZTQtNWYwOS00M2U2LWIwMDItZDA5ZmNiZmQ1ZGFmIiwiVGV4dCI6Ils0MV0iLCJXQUlWZXJzaW9uIjoiNy4wLjcuMSJ9}</w:instrText>
          </w:r>
          <w:r w:rsidR="00703975">
            <w:rPr>
              <w:lang w:val="en-IN" w:eastAsia="en-IN"/>
            </w:rPr>
            <w:fldChar w:fldCharType="separate"/>
          </w:r>
          <w:r w:rsidR="008B0522">
            <w:rPr>
              <w:lang w:val="en-IN" w:eastAsia="en-IN"/>
            </w:rPr>
            <w:t>[41]</w:t>
          </w:r>
          <w:r w:rsidR="00703975">
            <w:rPr>
              <w:lang w:val="en-IN" w:eastAsia="en-IN"/>
            </w:rPr>
            <w:fldChar w:fldCharType="end"/>
          </w:r>
        </w:sdtContent>
      </w:sdt>
    </w:p>
    <w:p w14:paraId="77AE33C4" w14:textId="5B3D39AF" w:rsidR="00231D89" w:rsidRDefault="00231D89" w:rsidP="00231D89">
      <w:pPr>
        <w:keepNext/>
      </w:pPr>
    </w:p>
    <w:p w14:paraId="3CAAD7AF" w14:textId="3F22AE39" w:rsidR="004341FB" w:rsidRPr="004341FB" w:rsidRDefault="004341FB" w:rsidP="004341FB">
      <w:pPr>
        <w:rPr>
          <w:lang w:val="en-IN" w:eastAsia="en-IN"/>
        </w:rPr>
      </w:pPr>
      <w:r w:rsidRPr="004341FB">
        <w:rPr>
          <w:lang w:val="en-IN" w:eastAsia="en-IN"/>
        </w:rPr>
        <w:t xml:space="preserve">For more integrated and flexible automation, </w:t>
      </w:r>
      <w:proofErr w:type="spellStart"/>
      <w:r w:rsidRPr="004341FB">
        <w:rPr>
          <w:lang w:val="en-IN" w:eastAsia="en-IN"/>
        </w:rPr>
        <w:t>URScript</w:t>
      </w:r>
      <w:proofErr w:type="spellEnd"/>
      <w:r w:rsidRPr="004341FB">
        <w:rPr>
          <w:lang w:val="en-IN" w:eastAsia="en-IN"/>
        </w:rPr>
        <w:t xml:space="preserve"> programs can be sent over a network using TCP/IP socket communication. This feature allows external computers, sensors, or higher-level controllers to transmit </w:t>
      </w:r>
      <w:proofErr w:type="spellStart"/>
      <w:r w:rsidRPr="004341FB">
        <w:rPr>
          <w:lang w:val="en-IN" w:eastAsia="en-IN"/>
        </w:rPr>
        <w:t>URScript</w:t>
      </w:r>
      <w:proofErr w:type="spellEnd"/>
      <w:r w:rsidRPr="004341FB">
        <w:rPr>
          <w:lang w:val="en-IN" w:eastAsia="en-IN"/>
        </w:rPr>
        <w:t xml:space="preserve"> code for execution, enabling real-time integration with vision systems, adaptive path generation, or manufacturing 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 xml:space="preserve">A typical </w:t>
      </w:r>
      <w:proofErr w:type="spellStart"/>
      <w:r w:rsidRPr="004341FB">
        <w:rPr>
          <w:lang w:val="en-IN" w:eastAsia="en-IN"/>
        </w:rPr>
        <w:t>URScript</w:t>
      </w:r>
      <w:proofErr w:type="spellEnd"/>
      <w:r w:rsidRPr="004341FB">
        <w:rPr>
          <w:lang w:val="en-IN" w:eastAsia="en-IN"/>
        </w:rPr>
        <w:t xml:space="preserve"> program initializes robot and tool parameters, defines input/output states, and specifies sequences of motion commands with instructions such as</w:t>
      </w:r>
      <w:r w:rsidR="009B62EE">
        <w:rPr>
          <w:lang w:val="en-IN" w:eastAsia="en-IN"/>
        </w:rPr>
        <w:t xml:space="preserve"> </w:t>
      </w:r>
      <w:proofErr w:type="spellStart"/>
      <w:r w:rsidR="009B62EE">
        <w:rPr>
          <w:lang w:val="en-IN" w:eastAsia="en-IN"/>
        </w:rPr>
        <w:t>movej</w:t>
      </w:r>
      <w:proofErr w:type="spellEnd"/>
      <w:r w:rsidR="009B62EE">
        <w:rPr>
          <w:lang w:val="en-IN" w:eastAsia="en-IN"/>
        </w:rPr>
        <w:t xml:space="preserve">, </w:t>
      </w:r>
      <w:proofErr w:type="spellStart"/>
      <w:r w:rsidR="009B62EE">
        <w:rPr>
          <w:lang w:val="en-IN" w:eastAsia="en-IN"/>
        </w:rPr>
        <w:t>movel</w:t>
      </w:r>
      <w:proofErr w:type="spellEnd"/>
      <w:r w:rsidRPr="004341FB">
        <w:rPr>
          <w:lang w:val="en-IN" w:eastAsia="en-IN"/>
        </w:rPr>
        <w:t>, or</w:t>
      </w:r>
      <w:r w:rsidR="009B62EE">
        <w:rPr>
          <w:lang w:val="en-IN" w:eastAsia="en-IN"/>
        </w:rPr>
        <w:t xml:space="preserve"> </w:t>
      </w:r>
      <w:proofErr w:type="spellStart"/>
      <w:r w:rsidR="009B62EE">
        <w:rPr>
          <w:lang w:val="en-IN" w:eastAsia="en-IN"/>
        </w:rPr>
        <w:t>movep</w:t>
      </w:r>
      <w:proofErr w:type="spellEnd"/>
      <w:r w:rsidRPr="004341FB">
        <w:rPr>
          <w:lang w:val="en-IN" w:eastAsia="en-IN"/>
        </w:rPr>
        <w:t>. Programs often embed</w:t>
      </w:r>
      <w:r w:rsidR="009B62EE">
        <w:rPr>
          <w:lang w:val="en-IN" w:eastAsia="en-IN"/>
        </w:rPr>
        <w:t xml:space="preserve"> if- </w:t>
      </w:r>
      <w:r w:rsidRPr="004341FB">
        <w:rPr>
          <w:lang w:val="en-IN" w:eastAsia="en-IN"/>
        </w:rPr>
        <w:t xml:space="preserve">statements, loops, and interaction with external devices through I/O or network </w:t>
      </w:r>
      <w:r w:rsidRPr="004341FB">
        <w:rPr>
          <w:lang w:val="en-IN" w:eastAsia="en-IN"/>
        </w:rPr>
        <w:lastRenderedPageBreak/>
        <w:t xml:space="preserve">instructions. </w:t>
      </w:r>
      <w:proofErr w:type="spellStart"/>
      <w:r w:rsidRPr="004341FB">
        <w:rPr>
          <w:lang w:val="en-IN" w:eastAsia="en-IN"/>
        </w:rPr>
        <w:t>PolyScope</w:t>
      </w:r>
      <w:proofErr w:type="spellEnd"/>
      <w:r w:rsidRPr="004341FB">
        <w:rPr>
          <w:lang w:val="en-IN" w:eastAsia="en-IN"/>
        </w:rPr>
        <w:t xml:space="preserve">-generated programs are always converted into </w:t>
      </w:r>
      <w:proofErr w:type="spellStart"/>
      <w:r w:rsidRPr="004341FB">
        <w:rPr>
          <w:lang w:val="en-IN" w:eastAsia="en-IN"/>
        </w:rPr>
        <w:t>URScript</w:t>
      </w:r>
      <w:proofErr w:type="spellEnd"/>
      <w:r w:rsidRPr="004341FB">
        <w:rPr>
          <w:lang w:val="en-IN" w:eastAsia="en-IN"/>
        </w:rPr>
        <w:t xml:space="preserve">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1YTE4OTQzMS0wNmNkLTRkYTgtYTc4ZC03N2NjNDdhZDFiYWQiLCJUZXh0IjoiWzQyXSIsIldBSVZlcnNpb24iOiI3LjAuNy4xIn0=}</w:instrText>
          </w:r>
          <w:r w:rsidR="00703975">
            <w:rPr>
              <w:lang w:val="en-IN" w:eastAsia="en-IN"/>
            </w:rPr>
            <w:fldChar w:fldCharType="separate"/>
          </w:r>
          <w:r w:rsidR="008B0522">
            <w:rPr>
              <w:lang w:val="en-IN" w:eastAsia="en-IN"/>
            </w:rPr>
            <w:t>[42]</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w:t>
      </w:r>
      <w:proofErr w:type="spellStart"/>
      <w:r w:rsidRPr="004341FB">
        <w:rPr>
          <w:lang w:val="en-IN" w:eastAsia="en-IN"/>
        </w:rPr>
        <w:t>URScript</w:t>
      </w:r>
      <w:proofErr w:type="spellEnd"/>
      <w:r w:rsidRPr="004341FB">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sidRPr="004341FB">
        <w:rPr>
          <w:lang w:val="en-IN" w:eastAsia="en-IN"/>
        </w:rPr>
        <w:t>URScript</w:t>
      </w:r>
      <w:proofErr w:type="spellEnd"/>
      <w:r w:rsidRPr="004341FB">
        <w:rPr>
          <w:lang w:val="en-IN" w:eastAsia="en-IN"/>
        </w:rPr>
        <w:t xml:space="preserve"> does present a moderate learning curve, as it requires some familiarity with programming concepts and the robot’s API. Since </w:t>
      </w:r>
      <w:proofErr w:type="spellStart"/>
      <w:r w:rsidRPr="004341FB">
        <w:rPr>
          <w:lang w:val="en-IN" w:eastAsia="en-IN"/>
        </w:rPr>
        <w:t>URScript</w:t>
      </w:r>
      <w:proofErr w:type="spellEnd"/>
      <w:r w:rsidRPr="004341FB">
        <w:rPr>
          <w:lang w:val="en-IN" w:eastAsia="en-IN"/>
        </w:rPr>
        <w:t xml:space="preserve">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 xml:space="preserve">In summary, </w:t>
      </w:r>
      <w:proofErr w:type="spellStart"/>
      <w:r w:rsidRPr="004341FB">
        <w:rPr>
          <w:lang w:val="en-IN" w:eastAsia="en-IN"/>
        </w:rPr>
        <w:t>URScript</w:t>
      </w:r>
      <w:proofErr w:type="spellEnd"/>
      <w:r w:rsidRPr="004341FB">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53" w:name="_Toc206876425"/>
      <w:r>
        <w:rPr>
          <w:lang w:val="en-IN"/>
        </w:rPr>
        <w:t>Programming using ROS</w:t>
      </w:r>
      <w:bookmarkEnd w:id="53"/>
    </w:p>
    <w:p w14:paraId="68D8F2E0" w14:textId="4ED1C66E" w:rsidR="002D32CB" w:rsidRDefault="00625154" w:rsidP="002D32CB">
      <w:r>
        <w:rPr>
          <w:noProof/>
        </w:rPr>
        <mc:AlternateContent>
          <mc:Choice Requires="wpg">
            <w:drawing>
              <wp:anchor distT="0" distB="0" distL="114300" distR="114300" simplePos="0" relativeHeight="251727360" behindDoc="0" locked="0" layoutInCell="1" allowOverlap="1" wp14:anchorId="5FA92AAF" wp14:editId="1DAC50B5">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39E95C99" w:rsidR="000C6778" w:rsidRPr="002355D0" w:rsidRDefault="000C6778" w:rsidP="000C6778">
                              <w:pPr>
                                <w:pStyle w:val="Caption"/>
                                <w:rPr>
                                  <w:noProof/>
                                </w:rPr>
                              </w:pPr>
                              <w:bookmarkStart w:id="54" w:name="_Toc206070728"/>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9</w:t>
                              </w:r>
                              <w:r w:rsidR="008B0522">
                                <w:fldChar w:fldCharType="end"/>
                              </w:r>
                              <w:r>
                                <w:t xml:space="preserve">: </w:t>
                              </w:r>
                              <w:r w:rsidRPr="0044773F">
                                <w:t>A typical ROS network configuration</w:t>
                              </w:r>
                              <w:r>
                                <w:t xml:space="preserve"> [49]</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0" style="position:absolute;left:0;text-align:left;margin-left:0;margin-top:106.5pt;width:373.55pt;height:214pt;z-index:251727360;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bEmg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">
                <v:shape id="Picture 30" o:spid="_x0000_s1121"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68" o:title="A diagram of a wireless bridge&#10;&#10;AI-generated content may be incorrect"/>
                </v:shape>
                <v:shape id="_x0000_s1122"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39E95C99" w:rsidR="000C6778" w:rsidRPr="002355D0" w:rsidRDefault="000C6778" w:rsidP="000C6778">
                        <w:pPr>
                          <w:pStyle w:val="Caption"/>
                          <w:rPr>
                            <w:noProof/>
                          </w:rPr>
                        </w:pPr>
                        <w:bookmarkStart w:id="55" w:name="_Toc206070728"/>
                        <w:r>
                          <w:t xml:space="preserve">Figure </w:t>
                        </w:r>
                        <w:r w:rsidR="008B0522">
                          <w:fldChar w:fldCharType="begin"/>
                        </w:r>
                        <w:r w:rsidR="008B0522">
                          <w:instrText xml:space="preserve"> STYLEREF 1 \s </w:instrText>
                        </w:r>
                        <w:r w:rsidR="008B0522">
                          <w:fldChar w:fldCharType="separate"/>
                        </w:r>
                        <w:r w:rsidR="008B0522">
                          <w:rPr>
                            <w:noProof/>
                          </w:rPr>
                          <w:t>3</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9</w:t>
                        </w:r>
                        <w:r w:rsidR="008B0522">
                          <w:fldChar w:fldCharType="end"/>
                        </w:r>
                        <w:r>
                          <w:t xml:space="preserve">: </w:t>
                        </w:r>
                        <w:r w:rsidRPr="0044773F">
                          <w:t>A typical ROS network configuration</w:t>
                        </w:r>
                        <w:r>
                          <w:t xml:space="preserve"> [49]</w:t>
                        </w:r>
                        <w:bookmarkEnd w:id="55"/>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54F17992"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w:t>
      </w:r>
      <w:r w:rsidRPr="002D2F38">
        <w:rPr>
          <w:lang w:val="en-IN"/>
        </w:rPr>
        <w:lastRenderedPageBreak/>
        <w:t>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proofErr w:type="spellStart"/>
      <w:r w:rsidRPr="001D441E">
        <w:rPr>
          <w:lang w:val="en-IN"/>
        </w:rPr>
        <w:t>rosbag</w:t>
      </w:r>
      <w:proofErr w:type="spellEnd"/>
      <w:r w:rsidR="00BF0692">
        <w:rPr>
          <w:lang w:val="en-IN"/>
        </w:rPr>
        <w:t>’</w:t>
      </w:r>
      <w:r w:rsidRPr="002D2F38">
        <w:rPr>
          <w:lang w:val="en-IN"/>
        </w:rPr>
        <w:t xml:space="preserve"> for logging sensor data, </w:t>
      </w:r>
      <w:r w:rsidR="00BF0692">
        <w:rPr>
          <w:lang w:val="en-IN"/>
        </w:rPr>
        <w:t>‘</w:t>
      </w:r>
      <w:proofErr w:type="spellStart"/>
      <w:r w:rsidRPr="001D441E">
        <w:rPr>
          <w:lang w:val="en-IN"/>
        </w:rPr>
        <w:t>roslaunch</w:t>
      </w:r>
      <w:proofErr w:type="spellEnd"/>
      <w:r w:rsidR="00BF0692">
        <w:rPr>
          <w:lang w:val="en-IN"/>
        </w:rPr>
        <w:t>’</w:t>
      </w:r>
      <w:r w:rsidRPr="002D2F38">
        <w:rPr>
          <w:lang w:val="en-IN"/>
        </w:rPr>
        <w:t xml:space="preserve"> for managing node networks, and </w:t>
      </w:r>
      <w:r w:rsidR="00BF0692">
        <w:rPr>
          <w:lang w:val="en-IN"/>
        </w:rPr>
        <w:t>‘</w:t>
      </w:r>
      <w:proofErr w:type="spellStart"/>
      <w:r w:rsidRPr="001D441E">
        <w:rPr>
          <w:lang w:val="en-IN"/>
        </w:rPr>
        <w:t>rviz</w:t>
      </w:r>
      <w:proofErr w:type="spellEnd"/>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6401FB06"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NdIn1dfSwiVGFnIjoiQ2l0YXZpUGxhY2Vob2xkZXIjNzgwN2NlODAtYTcyZi00YzA5LTkxMjgtZDViZjYzNzc5YTAxIiwiVGV4dCI6Ils0M10iLCJXQUlWZXJzaW9uIjoiNy4wLjcuMSJ9}</w:instrText>
          </w:r>
          <w:r>
            <w:rPr>
              <w:lang w:val="en-IN"/>
            </w:rPr>
            <w:fldChar w:fldCharType="separate"/>
          </w:r>
          <w:r w:rsidR="008B0522">
            <w:rPr>
              <w:lang w:val="en-IN"/>
            </w:rPr>
            <w:t>[43]</w:t>
          </w:r>
          <w:r>
            <w:rPr>
              <w:lang w:val="en-IN"/>
            </w:rPr>
            <w:fldChar w:fldCharType="end"/>
          </w:r>
        </w:sdtContent>
      </w:sdt>
    </w:p>
    <w:p w14:paraId="2A4E8BF1" w14:textId="5A2A2B47" w:rsidR="0093647B" w:rsidRDefault="0093647B" w:rsidP="00CB52BC">
      <w:pPr>
        <w:pStyle w:val="Heading3"/>
        <w:rPr>
          <w:lang w:val="en-IN"/>
        </w:rPr>
      </w:pPr>
      <w:bookmarkStart w:id="56" w:name="_Toc206876426"/>
      <w:r>
        <w:rPr>
          <w:lang w:val="en-IN"/>
        </w:rPr>
        <w:t>Integration of Sensor Feedback</w:t>
      </w:r>
      <w:bookmarkEnd w:id="56"/>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6113C50A" w:rsidR="006552AB" w:rsidRDefault="006552AB" w:rsidP="008C2C7B">
      <w:r w:rsidRPr="006552AB">
        <w:t>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 xml:space="preserve">In practical deployment, these technologies come together as follows: initial robot paths can be demonstrated and refined via the teach pendant, scripted for deterministic sequence execution using URScript, and further augmented through </w:t>
      </w:r>
      <w:r w:rsidRPr="006552AB">
        <w:lastRenderedPageBreak/>
        <w:t>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IzVDE4OjUwOjU3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0LCA0NV0ifV19LCJUYWciOiJDaXRhdmlQbGFjZWhvbGRlciM2YzA3NDc0MC0wNzNkLTRlOWUtYmVmNC1mNzlhMThmYWM3MWYiLCJUZXh0IjoiWzQ0LCA0NV0iLCJXQUlWZXJzaW9uIjoiNy4wLjcuMSJ9}</w:instrText>
          </w:r>
          <w:r>
            <w:fldChar w:fldCharType="separate"/>
          </w:r>
          <w:r w:rsidR="008B0522">
            <w:t>[44, 45]</w:t>
          </w:r>
          <w:r>
            <w:fldChar w:fldCharType="end"/>
          </w:r>
        </w:sdtContent>
      </w:sdt>
    </w:p>
    <w:p w14:paraId="70184182" w14:textId="7AD60677" w:rsidR="000C1CBB" w:rsidRDefault="00231D89" w:rsidP="008C2C7B">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57" w:name="_Toc206876427"/>
      <w:r>
        <w:lastRenderedPageBreak/>
        <w:t>Methodology</w:t>
      </w:r>
      <w:bookmarkEnd w:id="57"/>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58" w:name="_Toc206876428"/>
      <w:r>
        <w:rPr>
          <w:noProof/>
        </w:rPr>
        <mc:AlternateContent>
          <mc:Choice Requires="wpg">
            <w:drawing>
              <wp:anchor distT="0" distB="0" distL="114300" distR="114300" simplePos="0" relativeHeight="251823616" behindDoc="0" locked="0" layoutInCell="1" allowOverlap="1" wp14:anchorId="6B59204D" wp14:editId="72432D1A">
                <wp:simplePos x="0" y="0"/>
                <wp:positionH relativeFrom="column">
                  <wp:posOffset>1226185</wp:posOffset>
                </wp:positionH>
                <wp:positionV relativeFrom="page">
                  <wp:posOffset>2736215</wp:posOffset>
                </wp:positionV>
                <wp:extent cx="3303270" cy="3347723"/>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3"/>
                          <a:chOff x="0" y="0"/>
                          <a:chExt cx="3303905" cy="3348082"/>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69"/>
                          <a:stretch>
                            <a:fillRect/>
                          </a:stretch>
                        </pic:blipFill>
                        <pic:spPr>
                          <a:xfrm>
                            <a:off x="0" y="0"/>
                            <a:ext cx="3303905" cy="2971800"/>
                          </a:xfrm>
                          <a:prstGeom prst="rect">
                            <a:avLst/>
                          </a:prstGeom>
                        </pic:spPr>
                      </pic:pic>
                      <wps:wsp>
                        <wps:cNvPr id="245831209" name="Text Box 1"/>
                        <wps:cNvSpPr txBox="1"/>
                        <wps:spPr>
                          <a:xfrm>
                            <a:off x="235528" y="2756834"/>
                            <a:ext cx="2743727" cy="591248"/>
                          </a:xfrm>
                          <a:prstGeom prst="rect">
                            <a:avLst/>
                          </a:prstGeom>
                          <a:solidFill>
                            <a:prstClr val="white"/>
                          </a:solidFill>
                          <a:ln>
                            <a:noFill/>
                          </a:ln>
                        </wps:spPr>
                        <wps:txbx>
                          <w:txbxContent>
                            <w:p w14:paraId="28640C8B" w14:textId="2C710D9C" w:rsidR="000C1CBB" w:rsidRPr="00FE1325" w:rsidRDefault="000C1CBB" w:rsidP="000C1CBB">
                              <w:pPr>
                                <w:pStyle w:val="Caption"/>
                                <w:rPr>
                                  <w:b/>
                                  <w:noProof/>
                                  <w:sz w:val="28"/>
                                </w:rPr>
                              </w:pPr>
                              <w:r>
                                <w:t xml:space="preserve">Figure </w:t>
                              </w:r>
                              <w:r w:rsidR="008B0522">
                                <w:fldChar w:fldCharType="begin"/>
                              </w:r>
                              <w:r w:rsidR="008B0522">
                                <w:instrText xml:space="preserve"> STYLEREF 1 \s </w:instrText>
                              </w:r>
                              <w:r w:rsidR="008B0522">
                                <w:fldChar w:fldCharType="separate"/>
                              </w:r>
                              <w:r w:rsidR="008B0522">
                                <w:rPr>
                                  <w:noProof/>
                                </w:rPr>
                                <w:t>4</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Iterative research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3" style="position:absolute;left:0;text-align:left;margin-left:96.55pt;margin-top:215.45pt;width:260.1pt;height:263.6pt;z-index:251823616;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m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">
                <v:shape id="Picture 49" o:spid="_x0000_s1124"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0" o:title="A diagram of a solution&#10;&#10;AI-generated content may be incorrect"/>
                </v:shape>
                <v:shape id="_x0000_s1125" type="#_x0000_t202" style="position:absolute;left:2355;top:27568;width:274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2C710D9C" w:rsidR="000C1CBB" w:rsidRPr="00FE1325" w:rsidRDefault="000C1CBB" w:rsidP="000C1CBB">
                        <w:pPr>
                          <w:pStyle w:val="Caption"/>
                          <w:rPr>
                            <w:b/>
                            <w:noProof/>
                            <w:sz w:val="28"/>
                          </w:rPr>
                        </w:pPr>
                        <w:r>
                          <w:t xml:space="preserve">Figure </w:t>
                        </w:r>
                        <w:r w:rsidR="008B0522">
                          <w:fldChar w:fldCharType="begin"/>
                        </w:r>
                        <w:r w:rsidR="008B0522">
                          <w:instrText xml:space="preserve"> STYLEREF 1 \s </w:instrText>
                        </w:r>
                        <w:r w:rsidR="008B0522">
                          <w:fldChar w:fldCharType="separate"/>
                        </w:r>
                        <w:r w:rsidR="008B0522">
                          <w:rPr>
                            <w:noProof/>
                          </w:rPr>
                          <w:t>4</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Iterative research process</w:t>
                        </w:r>
                      </w:p>
                    </w:txbxContent>
                  </v:textbox>
                </v:shape>
                <w10:wrap type="topAndBottom" anchory="page"/>
              </v:group>
            </w:pict>
          </mc:Fallback>
        </mc:AlternateContent>
      </w:r>
      <w:r w:rsidRPr="00D8103D">
        <w:t>Research Approach and Iterative Process</w:t>
      </w:r>
      <w:bookmarkEnd w:id="58"/>
    </w:p>
    <w:p w14:paraId="53B0C2F7" w14:textId="77777777" w:rsidR="000C1CBB" w:rsidRDefault="000C1CBB" w:rsidP="000C1CBB"/>
    <w:p w14:paraId="3F34711F" w14:textId="08425B36"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0612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2XSJ9XX0sIlRhZyI6IkNpdGF2aVBsYWNlaG9sZGVyIzBjMDg1NTg1LWRiYzAtNDI2ZS1iMDBjLWZhMTkzZTNlZjJmZSIsIlRleHQiOiJbNDZdIiwiV0FJVmVyc2lvbiI6IjcuMC43LjEifQ==}</w:instrText>
          </w:r>
          <w:r>
            <w:fldChar w:fldCharType="separate"/>
          </w:r>
          <w:r w:rsidR="008B0522">
            <w:t>[46]</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59E4819C" w14:textId="77777777" w:rsidR="000C1CBB" w:rsidRPr="00C424DE"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w:t>
      </w:r>
      <w:r w:rsidRPr="00C424DE">
        <w:rPr>
          <w:lang w:val="en-IN"/>
        </w:rPr>
        <w:lastRenderedPageBreak/>
        <w:t>developed solution is applied and evaluated in the original or a similar real-world 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p>
    <w:p w14:paraId="2E4D2539" w14:textId="77777777" w:rsidR="000C1CBB" w:rsidRDefault="000C1CBB" w:rsidP="000C1CBB"/>
    <w:p w14:paraId="6099D698" w14:textId="77777777" w:rsidR="000C1CBB" w:rsidRDefault="000C1CBB" w:rsidP="000C1CBB">
      <w:pPr>
        <w:pStyle w:val="Heading2"/>
      </w:pPr>
      <w:bookmarkStart w:id="59" w:name="_Toc206876429"/>
      <w:r w:rsidRPr="004E24B3">
        <w:rPr>
          <w:bCs/>
        </w:rPr>
        <w:t>Observation, Challenges, and Development of Automation Approach for Slot Liner Insertion</w:t>
      </w:r>
      <w:bookmarkEnd w:id="59"/>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60" w:name="_Toc206876430"/>
      <w:r w:rsidRPr="00D8103D">
        <w:t>Testing Strategy and Evaluation Criteria</w:t>
      </w:r>
      <w:bookmarkEnd w:id="60"/>
    </w:p>
    <w:p w14:paraId="1F730494" w14:textId="6D7C8116" w:rsidR="004F651B" w:rsidRDefault="004F651B" w:rsidP="004F651B">
      <w:pPr>
        <w:rPr>
          <w:lang w:val="en-IN" w:eastAsia="en-IN"/>
        </w:rPr>
      </w:pPr>
      <w:r w:rsidRPr="004F651B">
        <w:rPr>
          <w:lang w:val="en-IN" w:eastAsia="en-IN"/>
        </w:rPr>
        <w:t xml:space="preserve">The testing strategy for validating the insertion tool </w:t>
      </w:r>
      <w:proofErr w:type="spellStart"/>
      <w:r w:rsidRPr="004F651B">
        <w:rPr>
          <w:lang w:val="en-IN" w:eastAsia="en-IN"/>
        </w:rPr>
        <w:t>centered</w:t>
      </w:r>
      <w:proofErr w:type="spellEnd"/>
      <w:r w:rsidRPr="004F651B">
        <w:rPr>
          <w:lang w:val="en-IN" w:eastAsia="en-IN"/>
        </w:rPr>
        <w:t xml:space="preserve">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w:t>
      </w:r>
      <w:r w:rsidRPr="004F651B">
        <w:rPr>
          <w:lang w:eastAsia="en-IN"/>
        </w:rPr>
        <w:lastRenderedPageBreak/>
        <w:t>electric motor production and to maintain reliable performance under different 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7777777" w:rsidR="000237BA" w:rsidRDefault="000237BA" w:rsidP="000237BA">
      <w:pPr>
        <w:pStyle w:val="Heading1"/>
        <w:rPr>
          <w:lang w:val="en-IN"/>
        </w:rPr>
      </w:pPr>
      <w:bookmarkStart w:id="61" w:name="_Toc206876431"/>
      <w:r>
        <w:rPr>
          <w:lang w:val="en-IN"/>
        </w:rPr>
        <w:lastRenderedPageBreak/>
        <w:t>Automation of Slot Liner insertion in Motor `Manufacturing</w:t>
      </w:r>
      <w:bookmarkEnd w:id="61"/>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62" w:name="_Toc206876432"/>
      <w:r>
        <w:t>Common Challenges in the Insertion Process</w:t>
      </w:r>
      <w:bookmarkEnd w:id="62"/>
    </w:p>
    <w:p w14:paraId="5C55E154" w14:textId="06E14ED9" w:rsidR="00A75EF3" w:rsidRDefault="00A75EF3" w:rsidP="00A75EF3">
      <w:r>
        <w:rPr>
          <w:noProof/>
        </w:rPr>
        <mc:AlternateContent>
          <mc:Choice Requires="wpg">
            <w:drawing>
              <wp:anchor distT="0" distB="0" distL="114300" distR="114300" simplePos="0" relativeHeight="251828736" behindDoc="0" locked="0" layoutInCell="1" allowOverlap="1" wp14:anchorId="4B18C817" wp14:editId="55270D80">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066B11C6" w:rsidR="007A7265" w:rsidRPr="00E05485" w:rsidRDefault="007A7265" w:rsidP="007A7265">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Pr="000D4433">
                                <w:t>GMW CS-5E Horizontal Slot Cell Inserter</w:t>
                              </w:r>
                              <w:r w:rsidR="00273B2B">
                                <w:t xml:space="preserve"> [4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26" style="position:absolute;left:0;text-align:left;margin-left:62.7pt;margin-top:409.25pt;width:320.1pt;height:263.2pt;z-index:251828736;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0LWAS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iBrDyU9tVL4HCUah&#10;mEjRanYvcOATtW5NDS59TOIhc5/wKSrVLCPVWxEplfn63rz3R1GxGpEGj8gysn/vqL9hqkeJciOk&#10;GwwzGJvBkLv6ViHVcUATTGwwrhrMwqj6M963lT8FS1QynLWM3GDeOoywgPeR8dUq2N1F9SSfNa63&#10;cZCsJ/al/UyN7sXsUNCPahDUmaY7X0+z1audA9VB8EcWe74h7mCF1wnWyfP373HwOr73N/8A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0LWAS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27"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2" o:title="A machine on wheels with wheels&#10;&#10;AI-generated content may be incorrect"/>
                </v:shape>
                <v:shape id="_x0000_s1128"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066B11C6" w:rsidR="007A7265" w:rsidRPr="00E05485" w:rsidRDefault="007A7265" w:rsidP="007A7265">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Pr="000D4433">
                          <w:t>GMW CS-5E Horizontal Slot Cell Inserter</w:t>
                        </w:r>
                        <w:r w:rsidR="00273B2B">
                          <w:t xml:space="preserve"> [49]</w:t>
                        </w:r>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0N10ifV19LCJUYWciOiJDaXRhdmlQbGFjZWhvbGRlciM4MjFjZmM2NC1iZDg3LTQ5YjAtOTZkZS1hZGU5OWVkYTE0Y2UiLCJUZXh0IjoiWzQ3XSIsIldBSVZlcnNpb24iOiI3LjAuNy4xIn0=}</w:instrText>
          </w:r>
          <w:r>
            <w:rPr>
              <w:szCs w:val="24"/>
            </w:rPr>
            <w:fldChar w:fldCharType="separate"/>
          </w:r>
          <w:r w:rsidR="008B0522">
            <w:rPr>
              <w:szCs w:val="24"/>
            </w:rPr>
            <w:t>[47]</w:t>
          </w:r>
          <w:r>
            <w:rPr>
              <w:szCs w:val="24"/>
            </w:rPr>
            <w:fldChar w:fldCharType="end"/>
          </w:r>
        </w:sdtContent>
      </w:sdt>
    </w:p>
    <w:p w14:paraId="40E93216" w14:textId="78566151" w:rsidR="000237BA" w:rsidRDefault="000237BA" w:rsidP="000237BA">
      <w:pPr>
        <w:pStyle w:val="Heading2"/>
      </w:pPr>
      <w:bookmarkStart w:id="63" w:name="_Toc206876433"/>
      <w:r>
        <w:lastRenderedPageBreak/>
        <w:t>Large Scale vs Small Scale Production Strategies</w:t>
      </w:r>
      <w:bookmarkEnd w:id="63"/>
    </w:p>
    <w:p w14:paraId="757D732A" w14:textId="64C5BCBA" w:rsidR="00043CDB" w:rsidRPr="0031512B" w:rsidRDefault="000237BA" w:rsidP="0031512B">
      <w:pPr>
        <w:spacing w:before="120"/>
        <w:ind w:firstLine="289"/>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such as illustrated in Figure 5-1,</w:t>
      </w:r>
      <w:r w:rsidRPr="00C62C67">
        <w:rPr>
          <w:lang w:val="en-IN"/>
        </w:rPr>
        <w:t xml:space="preserve">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A75EF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Q44oCTNTBdIn1dfSwiVGFnIjoiQ2l0YXZpUGxhY2Vob2xkZXIjNzUxOTY4NDEtZWQ2MS00MTIxLWJkNTctZjY1YWFhYTliZTM4IiwiVGV4dCI6Ils0OOKAkzUwXSIsIldBSVZlcnNpb24iOiI3LjAuNy4xIn0=}</w:instrText>
          </w:r>
          <w:r>
            <w:rPr>
              <w:lang w:val="en-IN"/>
            </w:rPr>
            <w:fldChar w:fldCharType="separate"/>
          </w:r>
          <w:r w:rsidR="008B0522">
            <w:rPr>
              <w:lang w:val="en-IN"/>
            </w:rPr>
            <w:t>[48–50]</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28FCEFEB" w:rsidR="000612DF" w:rsidRPr="00A75EF3" w:rsidRDefault="00A75EF3" w:rsidP="00A75EF3">
      <w:pPr>
        <w:rPr>
          <w:lang w:val="en-IN"/>
        </w:rPr>
      </w:pPr>
      <w:r>
        <w:rPr>
          <w:noProof/>
        </w:rPr>
        <mc:AlternateContent>
          <mc:Choice Requires="wpg">
            <w:drawing>
              <wp:anchor distT="0" distB="0" distL="114300" distR="114300" simplePos="0" relativeHeight="251832832" behindDoc="0" locked="0" layoutInCell="1" allowOverlap="1" wp14:anchorId="17674B66" wp14:editId="422F5952">
                <wp:simplePos x="0" y="0"/>
                <wp:positionH relativeFrom="margin">
                  <wp:posOffset>3451437</wp:posOffset>
                </wp:positionH>
                <wp:positionV relativeFrom="page">
                  <wp:posOffset>6468533</wp:posOffset>
                </wp:positionV>
                <wp:extent cx="2050415" cy="3479800"/>
                <wp:effectExtent l="0" t="0" r="6985" b="6350"/>
                <wp:wrapTopAndBottom/>
                <wp:docPr id="2019336535" name="Group 53"/>
                <wp:cNvGraphicFramePr/>
                <a:graphic xmlns:a="http://schemas.openxmlformats.org/drawingml/2006/main">
                  <a:graphicData uri="http://schemas.microsoft.com/office/word/2010/wordprocessingGroup">
                    <wpg:wgp>
                      <wpg:cNvGrpSpPr/>
                      <wpg:grpSpPr>
                        <a:xfrm>
                          <a:off x="0" y="0"/>
                          <a:ext cx="2050415" cy="347980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65573094" w:rsidR="00574139" w:rsidRPr="00AA5B0C" w:rsidRDefault="00574139" w:rsidP="00574139">
                              <w:pPr>
                                <w:pStyle w:val="Caption"/>
                                <w:rPr>
                                  <w:b/>
                                  <w:noProof/>
                                  <w:sz w:val="28"/>
                                </w:rPr>
                              </w:pPr>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4B7439">
                                <w:t>: Folding of slot liner ends to reinforce critical contact areas</w:t>
                              </w:r>
                              <w:r>
                                <w:t xml:space="preserve"> [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29" style="position:absolute;left:0;text-align:left;margin-left:271.75pt;margin-top:509.35pt;width:161.45pt;height:274pt;z-index:251832832;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">
                <v:shape id="Picture 9" o:spid="_x0000_s1130"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74" o:title="A black and white drawing of a paper holder&#10;&#10;AI-generated content may be incorrect"/>
                </v:shape>
                <v:shape id="_x0000_s1131"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65573094" w:rsidR="00574139" w:rsidRPr="00AA5B0C" w:rsidRDefault="00574139" w:rsidP="00574139">
                        <w:pPr>
                          <w:pStyle w:val="Caption"/>
                          <w:rPr>
                            <w:b/>
                            <w:noProof/>
                            <w:sz w:val="28"/>
                          </w:rPr>
                        </w:pPr>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4B7439">
                          <w:t>: Folding of slot liner ends to reinforce critical contact areas</w:t>
                        </w:r>
                        <w:r>
                          <w:t xml:space="preserve"> [50]</w:t>
                        </w:r>
                      </w:p>
                    </w:txbxContent>
                  </v:textbox>
                </v:shape>
                <w10:wrap type="topAndBottom" anchorx="margin" anchory="page"/>
              </v:group>
            </w:pict>
          </mc:Fallback>
        </mc:AlternateContent>
      </w:r>
      <w:r>
        <w:rPr>
          <w:noProof/>
          <w:lang w:val="en-IN"/>
        </w:rPr>
        <mc:AlternateContent>
          <mc:Choice Requires="wpg">
            <w:drawing>
              <wp:anchor distT="0" distB="0" distL="114300" distR="114300" simplePos="0" relativeHeight="251739648" behindDoc="0" locked="0" layoutInCell="1" allowOverlap="1" wp14:anchorId="4EA6B6B1" wp14:editId="163434DB">
                <wp:simplePos x="0" y="0"/>
                <wp:positionH relativeFrom="margin">
                  <wp:posOffset>-62230</wp:posOffset>
                </wp:positionH>
                <wp:positionV relativeFrom="paragraph">
                  <wp:posOffset>5099473</wp:posOffset>
                </wp:positionV>
                <wp:extent cx="3317875" cy="3137535"/>
                <wp:effectExtent l="0" t="0" r="0" b="5715"/>
                <wp:wrapTopAndBottom/>
                <wp:docPr id="381570698" name="Group 44"/>
                <wp:cNvGraphicFramePr/>
                <a:graphic xmlns:a="http://schemas.openxmlformats.org/drawingml/2006/main">
                  <a:graphicData uri="http://schemas.microsoft.com/office/word/2010/wordprocessingGroup">
                    <wpg:wgp>
                      <wpg:cNvGrpSpPr/>
                      <wpg:grpSpPr>
                        <a:xfrm>
                          <a:off x="0" y="0"/>
                          <a:ext cx="3317875" cy="3137535"/>
                          <a:chOff x="-578952" y="138024"/>
                          <a:chExt cx="7038544" cy="2984210"/>
                        </a:xfrm>
                      </wpg:grpSpPr>
                      <wps:wsp>
                        <wps:cNvPr id="931090725" name="Text Box 1"/>
                        <wps:cNvSpPr txBox="1"/>
                        <wps:spPr>
                          <a:xfrm>
                            <a:off x="-211655" y="2531049"/>
                            <a:ext cx="6671247" cy="591185"/>
                          </a:xfrm>
                          <a:prstGeom prst="rect">
                            <a:avLst/>
                          </a:prstGeom>
                          <a:solidFill>
                            <a:prstClr val="white"/>
                          </a:solidFill>
                          <a:ln>
                            <a:noFill/>
                          </a:ln>
                        </wps:spPr>
                        <wps:txbx>
                          <w:txbxContent>
                            <w:p w14:paraId="06BBBFF0" w14:textId="2714DFE0" w:rsidR="00963F41" w:rsidRPr="00F146D7" w:rsidRDefault="00963F41" w:rsidP="00963F41">
                              <w:pPr>
                                <w:pStyle w:val="Caption"/>
                                <w:rPr>
                                  <w:noProof/>
                                </w:rPr>
                              </w:pPr>
                              <w:bookmarkStart w:id="64" w:name="_Toc206070730"/>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 xml:space="preserve">: </w:t>
                              </w:r>
                              <w:r w:rsidRPr="006E39A0">
                                <w:t>Adjustable grooving module with two gear-coupled rotating shafts</w:t>
                              </w:r>
                              <w:r>
                                <w:t xml:space="preserve"> </w:t>
                              </w:r>
                              <w:bookmarkEnd w:id="64"/>
                              <w:r w:rsidR="00574139">
                                <w:t>[5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50294534" name="Picture 10" descr="A diagram of a grooving roller&#10;&#10;AI-generated content may be incorrect."/>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78952" y="138024"/>
                            <a:ext cx="6216208" cy="25372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A6B6B1" id="Group 44" o:spid="_x0000_s1132" style="position:absolute;left:0;text-align:left;margin-left:-4.9pt;margin-top:401.55pt;width:261.25pt;height:247.05pt;z-index:251739648;mso-position-horizontal-relative:margin;mso-width-relative:margin;mso-height-relative:margin" coordorigin="-5789,1380" coordsize="70385,2984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">
                <v:shape id="_x0000_s1133" type="#_x0000_t202" style="position:absolute;left:-2116;top:25310;width:66711;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" stroked="f">
                  <v:textbox inset="0,0,0,0">
                    <w:txbxContent>
                      <w:p w14:paraId="06BBBFF0" w14:textId="2714DFE0" w:rsidR="00963F41" w:rsidRPr="00F146D7" w:rsidRDefault="00963F41" w:rsidP="00963F41">
                        <w:pPr>
                          <w:pStyle w:val="Caption"/>
                          <w:rPr>
                            <w:noProof/>
                          </w:rPr>
                        </w:pPr>
                        <w:bookmarkStart w:id="65" w:name="_Toc206070730"/>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 xml:space="preserve">: </w:t>
                        </w:r>
                        <w:r w:rsidRPr="006E39A0">
                          <w:t>Adjustable grooving module with two gear-coupled rotating shafts</w:t>
                        </w:r>
                        <w:r>
                          <w:t xml:space="preserve"> </w:t>
                        </w:r>
                        <w:bookmarkEnd w:id="65"/>
                        <w:r w:rsidR="00574139">
                          <w:t>[52]</w:t>
                        </w:r>
                      </w:p>
                    </w:txbxContent>
                  </v:textbox>
                </v:shape>
                <v:shape id="Picture 10" o:spid="_x0000_s1134" type="#_x0000_t75" alt="A diagram of a grooving roller&#10;&#10;AI-generated content may be incorrect." style="position:absolute;left:-5789;top:1380;width:62161;height:2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">
                  <v:imagedata r:id="rId76" o:title="A diagram of a grooving roller&#10;&#10;AI-generated content may be incorrect"/>
                </v:shape>
                <w10:wrap type="topAndBottom" anchorx="margin"/>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 xml:space="preserve">folding as shown in </w:t>
      </w:r>
      <w:r w:rsidR="0031512B" w:rsidRPr="00BC703A">
        <w:fldChar w:fldCharType="begin"/>
      </w:r>
      <w:r w:rsidR="0031512B" w:rsidRPr="00BC703A">
        <w:instrText xml:space="preserve"> REF _Ref199414860 \h  \* MERGEFORMAT </w:instrText>
      </w:r>
      <w:r w:rsidR="0031512B" w:rsidRPr="00BC703A">
        <w:fldChar w:fldCharType="separate"/>
      </w:r>
      <w:r w:rsidR="00574139">
        <w:t>F</w:t>
      </w:r>
      <w:r w:rsidR="0031512B" w:rsidRPr="00BC703A">
        <w:t>g</w:t>
      </w:r>
      <w:r w:rsidR="0031512B">
        <w:t>ure</w:t>
      </w:r>
      <w:r w:rsidR="0031512B" w:rsidRPr="00BC703A">
        <w:rPr>
          <w:noProof/>
        </w:rPr>
        <w:t xml:space="preserve"> </w:t>
      </w:r>
      <w:r w:rsidR="00574139">
        <w:rPr>
          <w:noProof/>
        </w:rPr>
        <w:t>5-</w:t>
      </w:r>
      <w:r w:rsidR="0031512B" w:rsidRPr="00BC703A">
        <w:rPr>
          <w:noProof/>
        </w:rPr>
        <w:t>2</w:t>
      </w:r>
      <w:r w:rsidR="0031512B" w:rsidRPr="00BC703A">
        <w:fldChar w:fldCharType="end"/>
      </w:r>
      <w:r w:rsidR="0031512B" w:rsidRPr="00CE6F10">
        <w:t>,</w:t>
      </w:r>
      <w:r w:rsidR="0031512B" w:rsidRPr="00FD7F85">
        <w:t xml:space="preserve"> while performing the </w:t>
      </w:r>
      <w:r w:rsidR="0031512B" w:rsidRPr="00FD7F85">
        <w:lastRenderedPageBreak/>
        <w:t xml:space="preserve">insertion manually with simple </w:t>
      </w:r>
      <w:r w:rsidR="0031512B" w:rsidRPr="001E345A">
        <w:t>jigs. This process relies heavily on visual inspection and 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xXSJ9XX0sIlRhZyI6IkNpdGF2aVBsYWNlaG9sZGVyI2I3ZWUxZjI4LWYyNjUtNGFkNi05MDkxLTBiZDgxZmRiM2ZlZSIsIlRleHQiOiJbNTFdIiwiV0FJVmVyc2lvbiI6IjcuMC43LjEifQ==}</w:instrText>
          </w:r>
          <w:r w:rsidR="0031512B" w:rsidRPr="00075AC5">
            <w:fldChar w:fldCharType="separate"/>
          </w:r>
          <w:r w:rsidR="008B0522">
            <w:t>[51]</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in </w:t>
      </w:r>
      <w:r w:rsidR="0031512B" w:rsidRPr="00BC703A">
        <w:fldChar w:fldCharType="begin"/>
      </w:r>
      <w:r w:rsidR="0031512B" w:rsidRPr="00BC703A">
        <w:instrText xml:space="preserve"> REF _Ref205804827 \h  \* MERGEFORMAT </w:instrText>
      </w:r>
      <w:r w:rsidR="0031512B" w:rsidRPr="00BC703A">
        <w:fldChar w:fldCharType="separate"/>
      </w:r>
      <w:r w:rsidR="0031512B">
        <w:t>f</w:t>
      </w:r>
      <w:r w:rsidR="0031512B" w:rsidRPr="00BC703A">
        <w:t>ig</w:t>
      </w:r>
      <w:r w:rsidR="0031512B">
        <w:t>ure</w:t>
      </w:r>
      <w:r w:rsidR="0031512B" w:rsidRPr="00BC703A">
        <w:rPr>
          <w:noProof/>
        </w:rPr>
        <w:t xml:space="preserve"> 3</w:t>
      </w:r>
      <w:r w:rsidR="0031512B" w:rsidRPr="00BC703A">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0NywgNTJdIn1dfSwiVGFnIjoiQ2l0YXZpUGxhY2Vob2xkZXIjNjY4M2QyMGUtNmY5OS00MTZhLWFkNTEtY2E4ZmJlYWQzNmFlIiwiVGV4dCI6IlsxMiwgNDcsIDUyXSIsIldBSVZlcnNpb24iOiI3LjAuNy4xIn0=}</w:instrText>
          </w:r>
          <w:r w:rsidR="000237BA">
            <w:rPr>
              <w:lang w:val="en-IN"/>
            </w:rPr>
            <w:fldChar w:fldCharType="separate"/>
          </w:r>
          <w:r w:rsidR="008B0522">
            <w:rPr>
              <w:lang w:val="en-IN"/>
            </w:rPr>
            <w:t>[12, 47, 52]</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66" w:name="_Toc206876434"/>
      <w:r>
        <w:rPr>
          <w:lang w:val="en-IN"/>
        </w:rPr>
        <w:t>Automation Principles</w:t>
      </w:r>
      <w:bookmarkEnd w:id="66"/>
    </w:p>
    <w:p w14:paraId="3819CEB4" w14:textId="2AE6A8AD"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3MzRkYWY4YS1hN2FkLTQxNTItODE3MS0yOTRjMmFlMWY1M2UiLCJUZXh0IjoiWzUzXSIsIldBSVZlcnNpb24iOiI3LjAuNy4xIn0=}</w:instrText>
          </w:r>
          <w:r>
            <w:rPr>
              <w:lang w:val="en-IN"/>
            </w:rPr>
            <w:fldChar w:fldCharType="separate"/>
          </w:r>
          <w:r w:rsidR="008B0522">
            <w:rPr>
              <w:lang w:val="en-IN"/>
            </w:rPr>
            <w:t>[53]</w:t>
          </w:r>
          <w:r>
            <w:rPr>
              <w:lang w:val="en-IN"/>
            </w:rPr>
            <w:fldChar w:fldCharType="end"/>
          </w:r>
        </w:sdtContent>
      </w:sdt>
    </w:p>
    <w:p w14:paraId="511BAE06" w14:textId="7AB4341E" w:rsidR="00963F41" w:rsidRDefault="00963F41" w:rsidP="00963F41">
      <w:pPr>
        <w:pStyle w:val="Heading3"/>
        <w:rPr>
          <w:lang w:val="en-IN"/>
        </w:rPr>
      </w:pPr>
      <w:bookmarkStart w:id="67" w:name="_Toc206876435"/>
      <w:r>
        <w:rPr>
          <w:lang w:val="en-IN"/>
        </w:rPr>
        <w:t>Design for flexible automation</w:t>
      </w:r>
      <w:bookmarkEnd w:id="67"/>
    </w:p>
    <w:p w14:paraId="57B3970D" w14:textId="5C31A401" w:rsidR="00BB40FB" w:rsidRDefault="00963F41" w:rsidP="00963F41">
      <w:pPr>
        <w:rPr>
          <w:lang w:val="en-IN"/>
        </w:rPr>
      </w:pPr>
      <w:bookmarkStart w:id="68" w:name="_Toc206070731"/>
      <w:r>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w:t>
      </w:r>
      <w:r w:rsidRPr="00EF689E">
        <w:rPr>
          <w:lang w:val="en-IN"/>
        </w:rPr>
        <w:lastRenderedPageBreak/>
        <w:t xml:space="preserve">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A75EF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yM1QxOToxNjoxMyIsIlByb2plY3QiOnsiJHJlZiI6IjgifX0sIlVzZU51bWJlcmluZ1R5cGVPZlBhcmVudERvY3VtZW50IjpmYWxzZX1dLCJGb3JtYXR0ZWRUZXh0Ijp7IiRpZCI6IjE5IiwiQ291bnQiOjEsIlRleHRVbml0cyI6W3siJGlkIjoiMjAiLCJGb250U3R5bGUiOnsiJGlkIjoiMjEiLCJOZXV0cmFsIjp0cnVlfSwiUmVhZGluZ09yZGVyIjoxLCJUZXh0IjoiWzU0XSJ9XX0sIlRhZyI6IkNpdGF2aVBsYWNlaG9sZGVyIzI3MWExYWY5LWJmNmItNDY5ZC04MzQ1LWEwNTllZjQ5ZWVhYiIsIlRleHQiOiJbNTRdIiwiV0FJVmVyc2lvbiI6IjcuMC43LjEifQ==}</w:instrText>
          </w:r>
          <w:r>
            <w:rPr>
              <w:lang w:val="en-IN"/>
            </w:rPr>
            <w:fldChar w:fldCharType="separate"/>
          </w:r>
          <w:r w:rsidR="008B0522">
            <w:rPr>
              <w:lang w:val="en-IN"/>
            </w:rPr>
            <w:t>[54]</w:t>
          </w:r>
          <w:r>
            <w:rPr>
              <w:lang w:val="en-IN"/>
            </w:rPr>
            <w:fldChar w:fldCharType="end"/>
          </w:r>
        </w:sdtContent>
      </w:sdt>
    </w:p>
    <w:p w14:paraId="1D9BF286" w14:textId="43BA0EA6" w:rsidR="00BB40FB" w:rsidRDefault="00BB40FB" w:rsidP="00BB40FB">
      <w:pPr>
        <w:pStyle w:val="Heading3"/>
      </w:pPr>
      <w:bookmarkStart w:id="69" w:name="_Toc206876436"/>
      <w:r>
        <w:t>Variety in Stator Design for Slot Liner insertion</w:t>
      </w:r>
      <w:bookmarkEnd w:id="69"/>
    </w:p>
    <w:p w14:paraId="02B3D141" w14:textId="7B583F20" w:rsidR="00BB40FB" w:rsidRDefault="00BB40FB" w:rsidP="00BB40FB">
      <w:r>
        <w:rPr>
          <w:noProof/>
        </w:rPr>
        <mc:AlternateContent>
          <mc:Choice Requires="wpg">
            <w:drawing>
              <wp:anchor distT="0" distB="0" distL="114300" distR="114300" simplePos="0" relativeHeight="251736576" behindDoc="0" locked="0" layoutInCell="1" allowOverlap="1" wp14:anchorId="1A8EFAEC" wp14:editId="76A0E9BF">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0D7F2E0E" w:rsidR="00BB40FB" w:rsidRPr="008840AD" w:rsidRDefault="00BB40FB" w:rsidP="00BB40FB">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5" style="position:absolute;left:0;text-align:left;margin-left:0;margin-top:488.15pt;width:273.8pt;height:299.85pt;z-index:251736576;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CK8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dOZj+GX1irfgwmjUFK0odXsTuDAR2rdiho8AVjEs+Y+YSgqtVtEqrMiUirz9b1174/SYjciOzwp&#10;i8j+u6X+lqkeJIqOkK43TG+se0Nu6xuFVJOAJpj4wLiqNwuj6s947Zb+FGxRyXDWInK9eeMwwwZe&#10;S8aXy2C3l9WjfNK44pIgXE/sc/OZGt1J2qGgH1UvqzNlt74tzcutU4UIsj+y2PENiQcrvFWwTh7D&#10;1/PgdXz9r/8D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cZgivK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36"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78" o:title="A set of circular shapes&#10;&#10;AI-generated content may be incorrect"/>
                </v:shape>
                <v:shape id="_x0000_s1137"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0D7F2E0E" w:rsidR="00BB40FB" w:rsidRPr="008840AD" w:rsidRDefault="00BB40FB" w:rsidP="00BB40FB">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p>
    <w:p w14:paraId="476F6488" w14:textId="5F36306E"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t>
      </w:r>
      <w:r w:rsidRPr="00E335C8">
        <w:lastRenderedPageBreak/>
        <w:t>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SwgNTZdIn1dfSwiVGFnIjoiQ2l0YXZpUGxhY2Vob2xkZXIjZjg1MDc5NGMtYjA3Ni00YTAwLTllNjEtYzBhOTY0MjY3NjYzIiwiVGV4dCI6Ils1NSwgNTZdIiwiV0FJVmVyc2lvbiI6IjcuMC43LjEifQ==}</w:instrText>
          </w:r>
          <w:r>
            <w:fldChar w:fldCharType="separate"/>
          </w:r>
          <w:r w:rsidR="008B0522">
            <w:t>[55, 56]</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68"/>
    <w:p w14:paraId="568D1188" w14:textId="437011AC" w:rsidR="00BB40FB" w:rsidRDefault="00BB40FB" w:rsidP="00625154">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ZDlkZjUxMmMtNTQwMi00ODZmLThlYWUtYWViOGU2OTM2NTA4IiwiVGV4dCI6Ils1N10iLCJXQUlWZXJzaW9uIjoiNy4wLjcuMSJ9}</w:instrText>
          </w:r>
          <w:r>
            <w:fldChar w:fldCharType="separate"/>
          </w:r>
          <w:r w:rsidR="008B0522">
            <w:t>[57]</w:t>
          </w:r>
          <w:r>
            <w:fldChar w:fldCharType="end"/>
          </w:r>
        </w:sdtContent>
      </w:sdt>
    </w:p>
    <w:p w14:paraId="7CE673C8" w14:textId="77777777" w:rsidR="00BB40FB" w:rsidRDefault="00BB40FB" w:rsidP="00BB40FB">
      <w:pPr>
        <w:pStyle w:val="Heading3"/>
      </w:pPr>
      <w:bookmarkStart w:id="70" w:name="_Toc206876437"/>
      <w:r>
        <w:t>Influence on Insertion tooling and strategies</w:t>
      </w:r>
      <w:bookmarkEnd w:id="70"/>
    </w:p>
    <w:p w14:paraId="2FF4B6A5" w14:textId="1AB8219E"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625154">
        <w:t>4-4</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MDZkODk5ODctYTBmZC00Y2Y3LWIzNTUtMGZhYWM5NWFhMjJlIiwiVGV4dCI6Ils1N10iLCJXQUlWZXJzaW9uIjoiNy4wLjcuMSJ9}</w:instrText>
          </w:r>
          <w:r>
            <w:fldChar w:fldCharType="separate"/>
          </w:r>
          <w:r w:rsidR="008B0522">
            <w:t>[57]</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824640" behindDoc="0" locked="0" layoutInCell="1" allowOverlap="1" wp14:anchorId="10F031BC" wp14:editId="162644B8">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79">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1FBA60C4" w:rsidR="00BB40FB" w:rsidRDefault="00BB40FB" w:rsidP="00BB40FB">
      <w:pPr>
        <w:pStyle w:val="Caption"/>
      </w:pPr>
      <w:bookmarkStart w:id="71" w:name="_Toc206070732"/>
      <w:r>
        <w:t xml:space="preserve">Figure </w:t>
      </w:r>
      <w:r w:rsidR="008B0522">
        <w:fldChar w:fldCharType="begin"/>
      </w:r>
      <w:r w:rsidR="008B0522">
        <w:instrText xml:space="preserve"> STYLEREF 1 \s </w:instrText>
      </w:r>
      <w:r w:rsidR="008B0522">
        <w:fldChar w:fldCharType="separate"/>
      </w:r>
      <w:r w:rsidR="008B0522">
        <w:rPr>
          <w:noProof/>
        </w:rPr>
        <w:t>5</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5</w:t>
      </w:r>
      <w:r w:rsidR="008B0522">
        <w:fldChar w:fldCharType="end"/>
      </w:r>
      <w:r>
        <w:t xml:space="preserve">: </w:t>
      </w:r>
      <w:r w:rsidRPr="006C6E51">
        <w:t>Cutaway view of a stator slot showing the arrangement of insulation materials and components</w:t>
      </w:r>
      <w:r>
        <w:t xml:space="preserve"> [21]</w:t>
      </w:r>
      <w:bookmarkEnd w:id="71"/>
    </w:p>
    <w:p w14:paraId="00D5567C" w14:textId="5C0FD5B6"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ZTUzMTQ0Yi03NGNjLTRjY2UtYjU4MC0yMDFlMTUwZTNlMzMiLCJUZXh0IjoiWzU4XSIsIldBSVZlcnNpb24iOiI3LjAuNy4xIn0=}</w:instrText>
          </w:r>
          <w:r w:rsidR="006C1FE2">
            <w:rPr>
              <w:lang w:val="en-IN"/>
            </w:rPr>
            <w:fldChar w:fldCharType="separate"/>
          </w:r>
          <w:r w:rsidR="008B0522">
            <w:rPr>
              <w:lang w:val="en-IN"/>
            </w:rPr>
            <w:t>[58]</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1OV0ifV19LCJUYWciOiJDaXRhdmlQbGFjZWhvbGRlciMwOGZhOTI4Yy1jMGQ0LTQ1ZTktOTk3OS1jOWNjNDRjMzEyZTYiLCJUZXh0IjoiWzU5XSIsIldBSVZlcnNpb24iOiI3LjAuNy4xIn0=}</w:instrText>
          </w:r>
          <w:r w:rsidR="006C1FE2">
            <w:rPr>
              <w:lang w:val="en-IN"/>
            </w:rPr>
            <w:fldChar w:fldCharType="separate"/>
          </w:r>
          <w:r w:rsidR="008B0522">
            <w:rPr>
              <w:lang w:val="en-IN"/>
            </w:rPr>
            <w:t>[59]</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F0ifV19LCJUYWciOiJDaXRhdmlQbGFjZWhvbGRlciM4Y2NkZWJhZi02NmNiLTQ0ZWItYTQ1YS1lMjFhYjk1ZmJjMTYiLCJUZXh0IjoiWzYwXSIsIldBSVZlcnNpb24iOiI3LjAuNy4xIn0=}</w:instrText>
          </w:r>
          <w:r w:rsidR="006C1FE2">
            <w:rPr>
              <w:lang w:val="en-IN"/>
            </w:rPr>
            <w:fldChar w:fldCharType="separate"/>
          </w:r>
          <w:r w:rsidR="008B0522">
            <w:rPr>
              <w:lang w:val="en-IN"/>
            </w:rPr>
            <w:t>[60]</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72" w:name="_Toc206876438"/>
      <w:r>
        <w:lastRenderedPageBreak/>
        <w:t>Hardware setup for flexible slot liner insertion</w:t>
      </w:r>
      <w:bookmarkEnd w:id="72"/>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1F482821" w:rsidR="004727C4" w:rsidRPr="004727C4" w:rsidRDefault="004727C4" w:rsidP="004727C4">
      <w:r w:rsidRPr="004727C4">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73" w:name="_Toc206876439"/>
      <w:r>
        <w:t>Robotic Module</w:t>
      </w:r>
      <w:bookmarkEnd w:id="73"/>
    </w:p>
    <w:p w14:paraId="64C80230" w14:textId="7E141B8C" w:rsidR="00960C7A" w:rsidRDefault="004727C4" w:rsidP="00960C7A">
      <w:pPr>
        <w:rPr>
          <w:lang w:val="en-IN"/>
        </w:rPr>
      </w:pPr>
      <w:r>
        <w:rPr>
          <w:noProof/>
        </w:rPr>
        <mc:AlternateContent>
          <mc:Choice Requires="wpg">
            <w:drawing>
              <wp:anchor distT="0" distB="0" distL="114300" distR="114300" simplePos="0" relativeHeight="251803136" behindDoc="0" locked="0" layoutInCell="1" allowOverlap="1" wp14:anchorId="1D8E6168" wp14:editId="4C6010D8">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0"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334C1C13" w:rsidR="004727C4" w:rsidRPr="00755DD2" w:rsidRDefault="004727C4" w:rsidP="004727C4">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Pr="00605BD7">
                                <w:t>OnRobot RG2 gripper with OnRobot HEX FT sensor mounted at the wrist, used for precise insertion and force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_x0000_s1138" style="position:absolute;left:0;text-align:left;margin-left:1.6pt;margin-top:542.15pt;width:453.25pt;height:197.1pt;z-index:251803136;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MT418e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39"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1" o:title="A close-up of a robotic arm&#10;&#10;AI-generated content may be incorrect" croptop="2614f" cropbottom="7259f" cropleft="7421f" cropright="9705f"/>
                </v:shape>
                <v:shape id="_x0000_s1140"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334C1C13" w:rsidR="004727C4" w:rsidRPr="00755DD2" w:rsidRDefault="004727C4" w:rsidP="004727C4">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1</w:t>
                        </w:r>
                        <w:r w:rsidR="008B0522">
                          <w:fldChar w:fldCharType="end"/>
                        </w:r>
                        <w:r>
                          <w:t xml:space="preserve">: </w:t>
                        </w:r>
                        <w:r w:rsidRPr="00605BD7">
                          <w:t>OnRobot RG2 gripper with OnRobot HEX FT sensor mounted at the wrist, used for precise insertion and force monitoring</w:t>
                        </w:r>
                      </w:p>
                    </w:txbxContent>
                  </v:textbox>
                </v:shape>
                <w10:wrap type="topAndBottom" anchory="margin"/>
              </v:group>
            </w:pict>
          </mc:Fallback>
        </mc:AlternateContent>
      </w:r>
      <w:r w:rsidR="00960C7A">
        <w:t>The Robotic Module consists of a Universal Robots UR10e Cobot, an OnRobot RG2 Gripper and a HEX Force-Torque (FT) sensor as shown in Fig.</w:t>
      </w:r>
      <w:r>
        <w:t>5-1</w:t>
      </w:r>
      <w:r w:rsidR="00960C7A">
        <w:t>, all coordinated through a central compute box that enables real-time control and adaptability.</w:t>
      </w:r>
      <w:r w:rsidR="00960C7A" w:rsidRPr="00960C7A">
        <w:rPr>
          <w:lang w:val="en-IN"/>
        </w:rPr>
        <w:t xml:space="preserve"> </w:t>
      </w:r>
      <w:r w:rsidR="00960C7A" w:rsidRPr="00EF689E">
        <w:rPr>
          <w:lang w:val="en-IN"/>
        </w:rPr>
        <w:t xml:space="preserve">The </w:t>
      </w:r>
      <w:proofErr w:type="spellStart"/>
      <w:r w:rsidR="00960C7A" w:rsidRPr="00EF689E">
        <w:rPr>
          <w:lang w:val="en-IN"/>
        </w:rPr>
        <w:t>Cobot</w:t>
      </w:r>
      <w:proofErr w:type="spellEnd"/>
      <w:r w:rsidR="00960C7A"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17B9AB5D" w14:textId="20E14B57" w:rsidR="004727C4" w:rsidRDefault="004727C4" w:rsidP="00960C7A">
      <w:pPr>
        <w:rPr>
          <w:lang w:val="en-IN"/>
        </w:rPr>
      </w:pPr>
    </w:p>
    <w:p w14:paraId="253AF8EC" w14:textId="07E16F58" w:rsidR="00051157" w:rsidRDefault="00051157" w:rsidP="00051157">
      <w:pPr>
        <w:pStyle w:val="Heading3"/>
        <w:rPr>
          <w:lang w:val="en-IN"/>
        </w:rPr>
      </w:pPr>
      <w:bookmarkStart w:id="74" w:name="_Toc206876440"/>
      <w:r>
        <w:rPr>
          <w:lang w:val="en-IN"/>
        </w:rPr>
        <w:t>UR10e Co-bot</w:t>
      </w:r>
      <w:bookmarkEnd w:id="74"/>
    </w:p>
    <w:p w14:paraId="3A0FD77A" w14:textId="55E88BCE" w:rsidR="007A44C7" w:rsidRPr="007A44C7" w:rsidRDefault="00145117" w:rsidP="007A44C7">
      <w:pPr>
        <w:rPr>
          <w:rFonts w:ascii="Times New Roman" w:hAnsi="Times New Roman"/>
        </w:rPr>
      </w:pPr>
      <w:r>
        <w:rPr>
          <w:noProof/>
        </w:rPr>
        <mc:AlternateContent>
          <mc:Choice Requires="wpg">
            <w:drawing>
              <wp:anchor distT="0" distB="0" distL="114300" distR="114300" simplePos="0" relativeHeight="251807232" behindDoc="0" locked="0" layoutInCell="1" allowOverlap="1" wp14:anchorId="479806D3" wp14:editId="1C7306BD">
                <wp:simplePos x="0" y="0"/>
                <wp:positionH relativeFrom="margin">
                  <wp:align>right</wp:align>
                </wp:positionH>
                <wp:positionV relativeFrom="page">
                  <wp:posOffset>4654146</wp:posOffset>
                </wp:positionV>
                <wp:extent cx="5756275" cy="5022850"/>
                <wp:effectExtent l="0" t="0" r="0" b="6350"/>
                <wp:wrapTopAndBottom/>
                <wp:docPr id="1259578403" name="Group 46"/>
                <wp:cNvGraphicFramePr/>
                <a:graphic xmlns:a="http://schemas.openxmlformats.org/drawingml/2006/main">
                  <a:graphicData uri="http://schemas.microsoft.com/office/word/2010/wordprocessingGroup">
                    <wpg:wgp>
                      <wpg:cNvGrpSpPr/>
                      <wpg:grpSpPr>
                        <a:xfrm>
                          <a:off x="0" y="0"/>
                          <a:ext cx="5756275" cy="5022850"/>
                          <a:chOff x="0" y="0"/>
                          <a:chExt cx="5756275" cy="5023081"/>
                        </a:xfrm>
                      </wpg:grpSpPr>
                      <pic:pic xmlns:pic="http://schemas.openxmlformats.org/drawingml/2006/picture">
                        <pic:nvPicPr>
                          <pic:cNvPr id="532359756" name="Picture 45" descr="A close-up of a robotic arm&#10;&#10;AI-generated content may be incorrect."/>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796636" y="0"/>
                            <a:ext cx="3608705" cy="4260215"/>
                          </a:xfrm>
                          <a:prstGeom prst="rect">
                            <a:avLst/>
                          </a:prstGeom>
                        </pic:spPr>
                      </pic:pic>
                      <wps:wsp>
                        <wps:cNvPr id="1852794722" name="Text Box 1"/>
                        <wps:cNvSpPr txBox="1"/>
                        <wps:spPr>
                          <a:xfrm>
                            <a:off x="0" y="4010891"/>
                            <a:ext cx="5756275" cy="1012190"/>
                          </a:xfrm>
                          <a:prstGeom prst="rect">
                            <a:avLst/>
                          </a:prstGeom>
                          <a:solidFill>
                            <a:prstClr val="white"/>
                          </a:solidFill>
                          <a:ln>
                            <a:noFill/>
                          </a:ln>
                        </wps:spPr>
                        <wps:txbx>
                          <w:txbxContent>
                            <w:p w14:paraId="0D3B1237" w14:textId="2BE6A19A" w:rsidR="00145117" w:rsidRPr="002F7568" w:rsidRDefault="00145117" w:rsidP="00145117">
                              <w:pPr>
                                <w:pStyle w:val="Caption"/>
                                <w:rPr>
                                  <w:rFonts w:ascii="Times New Roman" w:hAnsi="Times New Roman"/>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2C0A0B">
                                <w:t>Universal Robots UR10e collaborative robot featuring 6 degrees of freedom (6DOF) for flexible and precise movement, supporting a wide range of automation applications.</w:t>
                              </w:r>
                              <w: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9806D3" id="_x0000_s1141" style="position:absolute;left:0;text-align:left;margin-left:402.05pt;margin-top:366.45pt;width:453.25pt;height:395.5pt;z-index:251807232;mso-position-horizontal:right;mso-position-horizontal-relative:margin;mso-position-vertical-relative:page" coordsize="57562,5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">
                <v:shape id="Picture 45" o:spid="_x0000_s1142" type="#_x0000_t75" alt="A close-up of a robotic arm&#10;&#10;AI-generated content may be incorrect." style="position:absolute;left:7966;width:36087;height:42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">
                  <v:imagedata r:id="rId83" o:title="A close-up of a robotic arm&#10;&#10;AI-generated content may be incorrect"/>
                </v:shape>
                <v:shape id="_x0000_s1143" type="#_x0000_t202" style="position:absolute;top:40108;width:57562;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" stroked="f">
                  <v:textbox style="mso-fit-shape-to-text:t" inset="0,0,0,0">
                    <w:txbxContent>
                      <w:p w14:paraId="0D3B1237" w14:textId="2BE6A19A" w:rsidR="00145117" w:rsidRPr="002F7568" w:rsidRDefault="00145117" w:rsidP="00145117">
                        <w:pPr>
                          <w:pStyle w:val="Caption"/>
                          <w:rPr>
                            <w:rFonts w:ascii="Times New Roman" w:hAnsi="Times New Roman"/>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2C0A0B">
                          <w:t>Universal Robots UR10e collaborative robot featuring 6 degrees of freedom (6DOF) for flexible and precise movement, supporting a wide range of automation applications.</w:t>
                        </w:r>
                        <w:r>
                          <w:t xml:space="preserve"> [20]</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p>
    <w:p w14:paraId="206E9047" w14:textId="6CAE935F" w:rsidR="007A44C7"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xml:space="preserve">, allowing it to handle a wide range of components and end effectors while maintaining precision in both near and extended workspaces.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2Q5MTIyYjNhLTIzOWYtNGU3NC1hNzcxLWEwZWYyZDUxY2M1ZSIsIlRleHQiOiJbMjBdIiwiV0FJVmVyc2lvbiI6IjcuMC43LjEifQ==}</w:instrText>
          </w:r>
          <w:r w:rsidRPr="007A44C7">
            <w:fldChar w:fldCharType="separate"/>
          </w:r>
          <w:r w:rsidR="008B0522">
            <w:t>[20]</w:t>
          </w:r>
          <w:r w:rsidRPr="007A44C7">
            <w:fldChar w:fldCharType="end"/>
          </w:r>
        </w:sdtContent>
      </w:sdt>
    </w:p>
    <w:p w14:paraId="17B6DF96" w14:textId="4FBABDE3" w:rsidR="007A44C7" w:rsidRPr="007A44C7" w:rsidRDefault="007A44C7" w:rsidP="007A44C7">
      <w:pPr>
        <w:rPr>
          <w:lang w:val="en-IN"/>
        </w:rPr>
      </w:pPr>
    </w:p>
    <w:p w14:paraId="1B6348A8" w14:textId="7364A7E4" w:rsidR="00051157" w:rsidRDefault="00051157" w:rsidP="00051157">
      <w:pPr>
        <w:pStyle w:val="Heading3"/>
        <w:rPr>
          <w:lang w:val="en-IN"/>
        </w:rPr>
      </w:pPr>
      <w:bookmarkStart w:id="75" w:name="_Toc206876441"/>
      <w:r>
        <w:rPr>
          <w:lang w:val="en-IN"/>
        </w:rPr>
        <w:t>RG2 Gripper</w:t>
      </w:r>
      <w:bookmarkEnd w:id="75"/>
    </w:p>
    <w:p w14:paraId="0375F9B4" w14:textId="1386087B" w:rsidR="00145117" w:rsidRPr="00145117" w:rsidRDefault="00145117" w:rsidP="00145117">
      <w:r>
        <w:rPr>
          <w:noProof/>
        </w:rPr>
        <mc:AlternateContent>
          <mc:Choice Requires="wpg">
            <w:drawing>
              <wp:anchor distT="0" distB="0" distL="114300" distR="114300" simplePos="0" relativeHeight="251811328" behindDoc="0" locked="0" layoutInCell="1" allowOverlap="1" wp14:anchorId="0B132F68" wp14:editId="03D63317">
                <wp:simplePos x="0" y="0"/>
                <wp:positionH relativeFrom="margin">
                  <wp:align>right</wp:align>
                </wp:positionH>
                <wp:positionV relativeFrom="page">
                  <wp:posOffset>7529888</wp:posOffset>
                </wp:positionV>
                <wp:extent cx="5652135" cy="2859578"/>
                <wp:effectExtent l="0" t="0" r="5715" b="0"/>
                <wp:wrapTopAndBottom/>
                <wp:docPr id="1148971460" name="Group 51"/>
                <wp:cNvGraphicFramePr/>
                <a:graphic xmlns:a="http://schemas.openxmlformats.org/drawingml/2006/main">
                  <a:graphicData uri="http://schemas.microsoft.com/office/word/2010/wordprocessingGroup">
                    <wpg:wgp>
                      <wpg:cNvGrpSpPr/>
                      <wpg:grpSpPr>
                        <a:xfrm>
                          <a:off x="0" y="0"/>
                          <a:ext cx="5652135" cy="2859578"/>
                          <a:chOff x="-1813369" y="-809174"/>
                          <a:chExt cx="6405753" cy="3068248"/>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813369" y="1489364"/>
                            <a:ext cx="6405753" cy="769710"/>
                          </a:xfrm>
                          <a:prstGeom prst="rect">
                            <a:avLst/>
                          </a:prstGeom>
                          <a:solidFill>
                            <a:prstClr val="white"/>
                          </a:solidFill>
                          <a:ln>
                            <a:noFill/>
                          </a:ln>
                        </wps:spPr>
                        <wps:txbx>
                          <w:txbxContent>
                            <w:p w14:paraId="7D6C1855" w14:textId="407635EC" w:rsidR="00145117" w:rsidRPr="0008761B" w:rsidRDefault="00145117" w:rsidP="00145117">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 xml:space="preserve">: </w:t>
                              </w:r>
                              <w:r w:rsidRPr="00157AE5">
                                <w:t>The RG2 gripper, featuring intelligent automation functions and customizable fingertips for flexible part mani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4" style="position:absolute;left:0;text-align:left;margin-left:393.85pt;margin-top:592.9pt;width:445.05pt;height:225.15pt;z-index:251811328;mso-position-horizontal:right;mso-position-horizontal-relative:margin;mso-position-vertical-relative:page;mso-width-relative:margin;mso-height-relative:margin" coordorigin="-18133,-8091" coordsize="64057,30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">
                <v:shape id="Picture 50" o:spid="_x0000_s1145"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5" o:title="A close-up of a robot&#10;&#10;AI-generated content may be incorrect"/>
                </v:shape>
                <v:shape id="_x0000_s1146" type="#_x0000_t202" style="position:absolute;left:-18133;top:14893;width:64056;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407635EC" w:rsidR="00145117" w:rsidRPr="0008761B" w:rsidRDefault="00145117" w:rsidP="00145117">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3</w:t>
                        </w:r>
                        <w:r w:rsidR="008B0522">
                          <w:fldChar w:fldCharType="end"/>
                        </w:r>
                        <w:r>
                          <w:t xml:space="preserve">: </w:t>
                        </w:r>
                        <w:r w:rsidRPr="00157AE5">
                          <w:t>The RG2 gripper, featuring intelligent automation functions and customizable fingertips for flexible part manipulation.</w:t>
                        </w:r>
                      </w:p>
                    </w:txbxContent>
                  </v:textbox>
                </v:shape>
                <w10:wrap type="topAndBottom" anchorx="margin" anchory="page"/>
              </v:group>
            </w:pict>
          </mc:Fallback>
        </mc:AlternateContent>
      </w:r>
      <w:r w:rsidRPr="00145117">
        <w:t>The OnRobot RG2 gripper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FdIn1dfSwiVGFnIjoiQ2l0YXZpUGxhY2Vob2xkZXIjMWJlYTVhMmUtYTVlMi00ZmJhLTgzNjktMTBiZTIxMTQ3MmI5IiwiVGV4dCI6Ils2MV0iLCJXQUlWZXJzaW9uIjoiNy4wLjcuMSJ9}</w:instrText>
          </w:r>
          <w:r>
            <w:fldChar w:fldCharType="separate"/>
          </w:r>
          <w:r w:rsidR="008B0522">
            <w:t>[61]</w:t>
          </w:r>
          <w:r>
            <w:fldChar w:fldCharType="end"/>
          </w:r>
        </w:sdtContent>
      </w:sdt>
    </w:p>
    <w:p w14:paraId="103E779F" w14:textId="510BB32D" w:rsidR="00051157" w:rsidRDefault="00051157" w:rsidP="00051157">
      <w:pPr>
        <w:pStyle w:val="Heading3"/>
        <w:rPr>
          <w:lang w:val="en-IN"/>
        </w:rPr>
      </w:pPr>
      <w:bookmarkStart w:id="76" w:name="_Toc206876442"/>
      <w:r>
        <w:rPr>
          <w:lang w:val="en-IN"/>
        </w:rPr>
        <w:lastRenderedPageBreak/>
        <w:t>HEX Force-Torque Sensor</w:t>
      </w:r>
      <w:bookmarkEnd w:id="76"/>
    </w:p>
    <w:p w14:paraId="7883DE46" w14:textId="07FAF407" w:rsidR="007C1D3C" w:rsidRDefault="006A5718" w:rsidP="007C1D3C">
      <w:r>
        <w:rPr>
          <w:noProof/>
        </w:rPr>
        <mc:AlternateContent>
          <mc:Choice Requires="wpg">
            <w:drawing>
              <wp:anchor distT="0" distB="0" distL="114300" distR="114300" simplePos="0" relativeHeight="251815424" behindDoc="0" locked="0" layoutInCell="1" allowOverlap="1" wp14:anchorId="12A71F08" wp14:editId="4B72B632">
                <wp:simplePos x="0" y="0"/>
                <wp:positionH relativeFrom="column">
                  <wp:posOffset>7043</wp:posOffset>
                </wp:positionH>
                <wp:positionV relativeFrom="page">
                  <wp:posOffset>4142509</wp:posOffset>
                </wp:positionV>
                <wp:extent cx="5749290" cy="3073400"/>
                <wp:effectExtent l="0" t="0" r="3810" b="0"/>
                <wp:wrapTopAndBottom/>
                <wp:docPr id="590139771" name="Group 53"/>
                <wp:cNvGraphicFramePr/>
                <a:graphic xmlns:a="http://schemas.openxmlformats.org/drawingml/2006/main">
                  <a:graphicData uri="http://schemas.microsoft.com/office/word/2010/wordprocessingGroup">
                    <wpg:wgp>
                      <wpg:cNvGrpSpPr/>
                      <wpg:grpSpPr>
                        <a:xfrm>
                          <a:off x="0" y="0"/>
                          <a:ext cx="5749290" cy="3073400"/>
                          <a:chOff x="0" y="0"/>
                          <a:chExt cx="5749290" cy="3073400"/>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0" y="2272030"/>
                            <a:ext cx="5749290" cy="801370"/>
                          </a:xfrm>
                          <a:prstGeom prst="rect">
                            <a:avLst/>
                          </a:prstGeom>
                          <a:solidFill>
                            <a:prstClr val="white"/>
                          </a:solidFill>
                          <a:ln>
                            <a:noFill/>
                          </a:ln>
                        </wps:spPr>
                        <wps:txbx>
                          <w:txbxContent>
                            <w:p w14:paraId="2E89187A" w14:textId="07FEB551" w:rsidR="007C1D3C" w:rsidRPr="006621B7" w:rsidRDefault="007C1D3C" w:rsidP="007C1D3C">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xml:space="preserve">: </w:t>
                              </w:r>
                              <w:r w:rsidRPr="005C4CA5">
                                <w:t>OnRobot HEX 6-Axis Force/Torque Sensor measuring forces and torques along Fx, Fy, Fz, Tx, Ty, and Tz axes for precise robotic control.</w:t>
                              </w:r>
                              <w:r w:rsidR="006A5718">
                                <w:t>[6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71F08" id="_x0000_s1147" style="position:absolute;left:0;text-align:left;margin-left:.55pt;margin-top:326.2pt;width:452.7pt;height:242pt;z-index:251815424;mso-position-vertical-relative:page" coordsize="57492,30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">
                <v:shape id="Picture 52" o:spid="_x0000_s1148"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7" o:title="A close-up of a robot&#10;&#10;AI-generated content may be incorrect"/>
                </v:shape>
                <v:shape id="_x0000_s1149" type="#_x0000_t202" style="position:absolute;top:22720;width:57492;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07FEB551" w:rsidR="007C1D3C" w:rsidRPr="006621B7" w:rsidRDefault="007C1D3C" w:rsidP="007C1D3C">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4</w:t>
                        </w:r>
                        <w:r w:rsidR="008B0522">
                          <w:fldChar w:fldCharType="end"/>
                        </w:r>
                        <w:r>
                          <w:t xml:space="preserve">: </w:t>
                        </w:r>
                        <w:r w:rsidRPr="005C4CA5">
                          <w:t>OnRobot HEX 6-Axis Force/Torque Sensor measuring forces and torques along Fx, Fy, Fz, Tx, Ty, and Tz axes for precise robotic control.</w:t>
                        </w:r>
                        <w:r w:rsidR="006A5718">
                          <w:t>[60]</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yXSJ9XX0sIlRhZyI6IkNpdGF2aVBsYWNlaG9sZGVyIzkxODMzNDI2LTY4NzktNDU4NS1iMzZhLTY5OTVmNWFiMDc3MCIsIlRleHQiOiJbNjJdIiwiV0FJVmVyc2lvbiI6IjcuMC43LjEifQ==}</w:instrText>
          </w:r>
          <w:r w:rsidR="007C1D3C">
            <w:fldChar w:fldCharType="separate"/>
          </w:r>
          <w:r w:rsidR="008B0522">
            <w:t>[62]</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77" w:name="_Toc206876443"/>
      <w:r>
        <w:t>Rotating Clamp for Stator Alignment</w:t>
      </w:r>
      <w:bookmarkEnd w:id="77"/>
    </w:p>
    <w:p w14:paraId="7C6637B5" w14:textId="77777777" w:rsidR="00A94C05" w:rsidRDefault="00A94C05" w:rsidP="00A94C05">
      <w:pPr>
        <w:rPr>
          <w:rFonts w:ascii="Times New Roman" w:hAnsi="Times New Roman"/>
        </w:rPr>
      </w:pPr>
      <w: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78742212" w14:textId="18A6C214" w:rsidR="00A94C05" w:rsidRDefault="00A94C05" w:rsidP="00A94C05">
      <w:r>
        <w:t xml:space="preserve">To achieve precise alignment, the rotary clamp was driven by a servo motor under the control of a Siemens S7-1500 PLC, which executed low-level motion commands with </w:t>
      </w:r>
      <w:r>
        <w:lastRenderedPageBreak/>
        <w:t xml:space="preserve">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w:t>
      </w:r>
      <w:r w:rsidR="008450AD" w:rsidRPr="008450AD">
        <w:rPr>
          <w:noProof/>
        </w:rPr>
        <w:drawing>
          <wp:anchor distT="0" distB="0" distL="114300" distR="114300" simplePos="0" relativeHeight="251816448" behindDoc="0" locked="0" layoutInCell="1" allowOverlap="1" wp14:anchorId="2430C254" wp14:editId="0AC488E3">
            <wp:simplePos x="0" y="0"/>
            <wp:positionH relativeFrom="column">
              <wp:posOffset>1038860</wp:posOffset>
            </wp:positionH>
            <wp:positionV relativeFrom="page">
              <wp:posOffset>3650615</wp:posOffset>
            </wp:positionV>
            <wp:extent cx="3282950" cy="3429000"/>
            <wp:effectExtent l="0" t="0" r="0" b="0"/>
            <wp:wrapTopAndBottom/>
            <wp:docPr id="142617204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8295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alignment during the insertion process</w:t>
      </w:r>
    </w:p>
    <w:p w14:paraId="504BA1F6" w14:textId="454F9227" w:rsidR="008450AD" w:rsidRDefault="008450AD" w:rsidP="00A94C05"/>
    <w:p w14:paraId="0BEF9626" w14:textId="77777777" w:rsidR="00960C7A" w:rsidRPr="00960C7A" w:rsidRDefault="00960C7A" w:rsidP="00960C7A"/>
    <w:p w14:paraId="67907436" w14:textId="50BC5ECA" w:rsidR="00ED7C0F" w:rsidRPr="00ED7C0F" w:rsidRDefault="00ED7C0F" w:rsidP="00ED7C0F">
      <w:pPr>
        <w:pStyle w:val="Heading2"/>
      </w:pPr>
      <w:bookmarkStart w:id="78" w:name="_Toc206876444"/>
      <w:r>
        <w:t>Tool and Slot Liner Placement Platform</w:t>
      </w:r>
      <w:bookmarkEnd w:id="78"/>
    </w:p>
    <w:p w14:paraId="660D6587" w14:textId="77777777" w:rsidR="008450AD" w:rsidRDefault="008450AD" w:rsidP="00EF689E">
      <w:pPr>
        <w:rPr>
          <w:i/>
        </w:rPr>
      </w:pPr>
      <w:r w:rsidRPr="008450AD">
        <w:t xml:space="preserve">Customized 3D-printed platforms, as shown in Figure 5,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w:t>
      </w:r>
      <w:r w:rsidRPr="008450AD">
        <w:lastRenderedPageBreak/>
        <w:t>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6AFE3301" w14:textId="2A9486C2" w:rsidR="003F6219" w:rsidRDefault="008450AD" w:rsidP="008450AD">
      <w:r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5E5CBDA8" w14:textId="74DDDE2F" w:rsidR="008B0522" w:rsidRPr="008B0522" w:rsidRDefault="008450AD" w:rsidP="008B0522">
      <w:r>
        <w:rPr>
          <w:noProof/>
        </w:rPr>
        <mc:AlternateContent>
          <mc:Choice Requires="wpg">
            <w:drawing>
              <wp:anchor distT="0" distB="0" distL="114300" distR="114300" simplePos="0" relativeHeight="251821568" behindDoc="0" locked="0" layoutInCell="1" allowOverlap="1" wp14:anchorId="26C302DC" wp14:editId="30C43572">
                <wp:simplePos x="0" y="0"/>
                <wp:positionH relativeFrom="column">
                  <wp:posOffset>7043</wp:posOffset>
                </wp:positionH>
                <wp:positionV relativeFrom="page">
                  <wp:posOffset>4274127</wp:posOffset>
                </wp:positionV>
                <wp:extent cx="5756275" cy="3374390"/>
                <wp:effectExtent l="0" t="0" r="0" b="0"/>
                <wp:wrapTopAndBottom/>
                <wp:docPr id="657731694" name="Group 55"/>
                <wp:cNvGraphicFramePr/>
                <a:graphic xmlns:a="http://schemas.openxmlformats.org/drawingml/2006/main">
                  <a:graphicData uri="http://schemas.microsoft.com/office/word/2010/wordprocessingGroup">
                    <wpg:wgp>
                      <wpg:cNvGrpSpPr/>
                      <wpg:grpSpPr>
                        <a:xfrm>
                          <a:off x="0" y="0"/>
                          <a:ext cx="5756275" cy="3374390"/>
                          <a:chOff x="0" y="0"/>
                          <a:chExt cx="5756275" cy="3374390"/>
                        </a:xfrm>
                      </wpg:grpSpPr>
                      <pic:pic xmlns:pic="http://schemas.openxmlformats.org/drawingml/2006/picture">
                        <pic:nvPicPr>
                          <pic:cNvPr id="1263917487" name="Picture 4" descr="A machine with a mechanical arm&#10;&#10;AI-generated content may be incorrect."/>
                          <pic:cNvPicPr>
                            <a:picLocks noChangeAspect="1"/>
                          </pic:cNvPicPr>
                        </pic:nvPicPr>
                        <pic:blipFill rotWithShape="1">
                          <a:blip r:embed="rId89" cstate="print">
                            <a:extLst>
                              <a:ext uri="{28A0092B-C50C-407E-A947-70E740481C1C}">
                                <a14:useLocalDpi xmlns:a14="http://schemas.microsoft.com/office/drawing/2010/main" val="0"/>
                              </a:ext>
                            </a:extLst>
                          </a:blip>
                          <a:srcRect l="1895" t="1574" r="3869" b="24890"/>
                          <a:stretch/>
                        </pic:blipFill>
                        <pic:spPr bwMode="auto">
                          <a:xfrm>
                            <a:off x="1108363" y="0"/>
                            <a:ext cx="3091180" cy="2306320"/>
                          </a:xfrm>
                          <a:prstGeom prst="rect">
                            <a:avLst/>
                          </a:prstGeom>
                          <a:ln>
                            <a:noFill/>
                          </a:ln>
                          <a:extLst>
                            <a:ext uri="{53640926-AAD7-44D8-BBD7-CCE9431645EC}">
                              <a14:shadowObscured xmlns:a14="http://schemas.microsoft.com/office/drawing/2010/main"/>
                            </a:ext>
                          </a:extLst>
                        </pic:spPr>
                      </pic:pic>
                      <wps:wsp>
                        <wps:cNvPr id="1505795372" name="Text Box 1"/>
                        <wps:cNvSpPr txBox="1"/>
                        <wps:spPr>
                          <a:xfrm>
                            <a:off x="0" y="2362200"/>
                            <a:ext cx="5756275" cy="1012190"/>
                          </a:xfrm>
                          <a:prstGeom prst="rect">
                            <a:avLst/>
                          </a:prstGeom>
                          <a:solidFill>
                            <a:prstClr val="white"/>
                          </a:solidFill>
                          <a:ln>
                            <a:noFill/>
                          </a:ln>
                        </wps:spPr>
                        <wps:txbx>
                          <w:txbxContent>
                            <w:p w14:paraId="69CA5443" w14:textId="0B58F8B6" w:rsidR="008450AD" w:rsidRPr="004920CF" w:rsidRDefault="008450AD" w:rsidP="008450AD">
                              <w:pPr>
                                <w:pStyle w:val="Caption"/>
                                <w:rPr>
                                  <w:noProof/>
                                  <w:color w:val="000000" w:themeColor="text1"/>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5</w:t>
                              </w:r>
                              <w:r w:rsidR="008B0522">
                                <w:fldChar w:fldCharType="end"/>
                              </w:r>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C302DC" id="_x0000_s1150" style="position:absolute;left:0;text-align:left;margin-left:.55pt;margin-top:336.55pt;width:453.25pt;height:265.7pt;z-index:251821568;mso-position-vertical-relative:page" coordsize="57562,33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">
                <v:shape id="Picture 4" o:spid="_x0000_s1151" type="#_x0000_t75" alt="A machine with a mechanical arm&#10;&#10;AI-generated content may be incorrect." style="position:absolute;left:11083;width:30912;height:23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">
                  <v:imagedata r:id="rId90" o:title="A machine with a mechanical arm&#10;&#10;AI-generated content may be incorrect" croptop="1032f" cropbottom="16312f" cropleft="1242f" cropright="2536f"/>
                </v:shape>
                <v:shape id="_x0000_s1152" type="#_x0000_t202" style="position:absolute;top:23622;width:5756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" stroked="f">
                  <v:textbox style="mso-fit-shape-to-text:t" inset="0,0,0,0">
                    <w:txbxContent>
                      <w:p w14:paraId="69CA5443" w14:textId="0B58F8B6" w:rsidR="008450AD" w:rsidRPr="004920CF" w:rsidRDefault="008450AD" w:rsidP="008450AD">
                        <w:pPr>
                          <w:pStyle w:val="Caption"/>
                          <w:rPr>
                            <w:noProof/>
                            <w:color w:val="000000" w:themeColor="text1"/>
                          </w:rPr>
                        </w:pPr>
                        <w:r>
                          <w:t xml:space="preserve">Figure </w:t>
                        </w:r>
                        <w:r w:rsidR="008B0522">
                          <w:fldChar w:fldCharType="begin"/>
                        </w:r>
                        <w:r w:rsidR="008B0522">
                          <w:instrText xml:space="preserve"> STYLEREF 1 \s </w:instrText>
                        </w:r>
                        <w:r w:rsidR="008B0522">
                          <w:fldChar w:fldCharType="separate"/>
                        </w:r>
                        <w:r w:rsidR="008B0522">
                          <w:rPr>
                            <w:noProof/>
                          </w:rPr>
                          <w:t>6</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5</w:t>
                        </w:r>
                        <w:r w:rsidR="008B0522">
                          <w:fldChar w:fldCharType="end"/>
                        </w:r>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v:textbox>
                </v:shape>
                <w10:wrap type="topAndBottom" anchory="page"/>
              </v:group>
            </w:pict>
          </mc:Fallback>
        </mc:AlternateContent>
      </w:r>
    </w:p>
    <w:p w14:paraId="2481FF66" w14:textId="188DBFF3" w:rsidR="008B0522" w:rsidRDefault="008B0522" w:rsidP="008B0522">
      <w:r w:rsidRPr="00867A38">
        <w:t>. The design principle of this tool, along with its various views, is presented in Figure 7-1.</w:t>
      </w:r>
    </w:p>
    <w:p w14:paraId="234AEFA1" w14:textId="3A2E6374" w:rsidR="008B0522" w:rsidRDefault="008B0522" w:rsidP="008B0522">
      <w:pPr>
        <w:spacing w:before="0" w:after="0" w:line="240" w:lineRule="auto"/>
        <w:jc w:val="left"/>
      </w:pPr>
      <w:r>
        <w:br w:type="page"/>
      </w:r>
    </w:p>
    <w:p w14:paraId="1E2794E3" w14:textId="77777777" w:rsidR="008B0522" w:rsidRDefault="008B0522" w:rsidP="008B0522">
      <w:pPr>
        <w:pStyle w:val="Heading1"/>
        <w:rPr>
          <w:lang w:val="en-IN"/>
        </w:rPr>
      </w:pPr>
      <w:bookmarkStart w:id="79" w:name="_Toc206876445"/>
      <w:r>
        <w:rPr>
          <w:lang w:val="en-IN"/>
        </w:rPr>
        <w:lastRenderedPageBreak/>
        <w:t>Parametric tool for flexible slot liner insertion</w:t>
      </w:r>
      <w:bookmarkEnd w:id="79"/>
    </w:p>
    <w:p w14:paraId="6F879D95" w14:textId="40F59F62"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DkvaWV0LWVzdC4yMDE4LjUwNTAiLCJVcmlTdHJpbmciOiJodHRwczovL2RvaS5vcmcvMTAuMTA0OS9pZXQtZXN0LjIwMTguNTA1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ODlxZnYzMjFteXo1ZG43dDl2NnQ1Z2k5c3lkdnV0ejQ4NnJwbWgiLCJDcmVhdGVkT24iOiIyMDI1LTA4LTIzVDE3OjMxOjM3WiIsIk1vZGlmaWVkQnkiOiJ4ODlxZnYzMjFteXo1ZG43dDl2NnQ1Z2k5c3lkdnV0ejQ4NnJwbWgiLCJJZCI6IjNlOWE5YjJhLWE2OWQtNDhiMi04ZjM0LTRmNGQ0YTcyZGQyYyIsIk1vZGlmaWVkT24iOiIyMDI1LTA4LTIzVDE3OjMxOjM3Wi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}</w:instrText>
          </w:r>
          <w:r>
            <w:rPr>
              <w:lang w:val="en-IN"/>
            </w:rPr>
            <w:fldChar w:fldCharType="separate"/>
          </w:r>
          <w:r>
            <w:rPr>
              <w:lang w:val="en-IN"/>
            </w:rPr>
            <w:t>[63]</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}</w:instrText>
          </w:r>
          <w:r>
            <w:rPr>
              <w:lang w:val="en-IN"/>
            </w:rPr>
            <w:fldChar w:fldCharType="separate"/>
          </w:r>
          <w:r>
            <w:rPr>
              <w:lang w:val="en-IN"/>
            </w:rPr>
            <w:t>[64]</w:t>
          </w:r>
          <w:r>
            <w:rPr>
              <w:lang w:val="en-IN"/>
            </w:rPr>
            <w:fldChar w:fldCharType="end"/>
          </w:r>
        </w:sdtContent>
      </w:sdt>
      <w:r w:rsidRPr="003F6219">
        <w:rPr>
          <w:lang w:val="en-IN"/>
        </w:rPr>
        <w:t>, reports stator slots with a height of 30 mm and a slot width of 20 mm.</w:t>
      </w:r>
      <w:r w:rsidRPr="00867A38">
        <w:t xml:space="preserve"> which employ relatively large slots, the stators used here follow a different dimensional trend: smaller slots with gradually increasing slot counts from Stator A to C.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65D182E8"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t>p</w:t>
      </w:r>
      <w:r w:rsidRPr="00867A38">
        <w:t xml:space="preserve">arametric insertion funnel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1B6964A1" w14:textId="77777777" w:rsidR="008B0522" w:rsidRDefault="008B0522" w:rsidP="008B0522">
      <w:pPr>
        <w:pStyle w:val="Heading2"/>
      </w:pPr>
      <w:bookmarkStart w:id="80" w:name="_Toc206876446"/>
      <w:r>
        <w:t>Selection of Required adjustable parameters</w:t>
      </w:r>
      <w:bookmarkEnd w:id="80"/>
    </w:p>
    <w:p w14:paraId="38999134" w14:textId="77777777" w:rsidR="005E4110" w:rsidRDefault="005E4110" w:rsidP="005E4110">
      <w:pPr>
        <w:rPr>
          <w:rFonts w:ascii="Times New Roman" w:hAnsi="Times New Roman"/>
        </w:rPr>
      </w:pPr>
      <w:r>
        <w:t xml:space="preserve">The parameters selected for adjusting the funnel to specific stator configurations, as shown in Figure 6,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w:t>
      </w:r>
      <w:r>
        <w:lastRenderedPageBreak/>
        <w:t>governs how smoothly the liner transitions from the funnel’s tapered channel into the slot. It also influences the degree of compression applied to the liner, ensuring that it is properly guided into position without being displaced or damaged.</w:t>
      </w:r>
    </w:p>
    <w:p w14:paraId="78EED780" w14:textId="0449AE12" w:rsidR="005E4110" w:rsidRPr="005E4110" w:rsidRDefault="005E4110" w:rsidP="008B0522">
      <w:r>
        <w:rPr>
          <w:noProof/>
          <w:lang w:val="en-IN"/>
        </w:rPr>
        <mc:AlternateContent>
          <mc:Choice Requires="wpg">
            <w:drawing>
              <wp:anchor distT="0" distB="0" distL="114300" distR="114300" simplePos="0" relativeHeight="251848192" behindDoc="0" locked="0" layoutInCell="1" allowOverlap="1" wp14:anchorId="3220AEC4" wp14:editId="349D50E3">
                <wp:simplePos x="0" y="0"/>
                <wp:positionH relativeFrom="column">
                  <wp:posOffset>124037</wp:posOffset>
                </wp:positionH>
                <wp:positionV relativeFrom="paragraph">
                  <wp:posOffset>2257213</wp:posOffset>
                </wp:positionV>
                <wp:extent cx="5892800" cy="4433570"/>
                <wp:effectExtent l="0" t="0" r="0" b="5080"/>
                <wp:wrapTopAndBottom/>
                <wp:docPr id="181631032" name="Group 69"/>
                <wp:cNvGraphicFramePr/>
                <a:graphic xmlns:a="http://schemas.openxmlformats.org/drawingml/2006/main">
                  <a:graphicData uri="http://schemas.microsoft.com/office/word/2010/wordprocessingGroup">
                    <wpg:wgp>
                      <wpg:cNvGrpSpPr/>
                      <wpg:grpSpPr>
                        <a:xfrm>
                          <a:off x="0" y="0"/>
                          <a:ext cx="5892800" cy="4433570"/>
                          <a:chOff x="-939799" y="0"/>
                          <a:chExt cx="5892800" cy="4433570"/>
                        </a:xfrm>
                      </wpg:grpSpPr>
                      <pic:pic xmlns:pic="http://schemas.openxmlformats.org/drawingml/2006/picture">
                        <pic:nvPicPr>
                          <pic:cNvPr id="890025293" name="Picture 10" descr="A diagram of a slot angle&#10;&#10;AI-generated content may be incorrect."/>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316605" cy="3648710"/>
                          </a:xfrm>
                          <a:prstGeom prst="rect">
                            <a:avLst/>
                          </a:prstGeom>
                        </pic:spPr>
                      </pic:pic>
                      <wps:wsp>
                        <wps:cNvPr id="813818137" name="Text Box 1"/>
                        <wps:cNvSpPr txBox="1"/>
                        <wps:spPr>
                          <a:xfrm>
                            <a:off x="-939799" y="3632200"/>
                            <a:ext cx="5892800" cy="801370"/>
                          </a:xfrm>
                          <a:prstGeom prst="rect">
                            <a:avLst/>
                          </a:prstGeom>
                          <a:solidFill>
                            <a:prstClr val="white"/>
                          </a:solidFill>
                          <a:ln>
                            <a:noFill/>
                          </a:ln>
                        </wps:spPr>
                        <wps:txbx>
                          <w:txbxContent>
                            <w:p w14:paraId="3C2A2431" w14:textId="42C23109" w:rsidR="002A20F8" w:rsidRPr="0059679A" w:rsidRDefault="002A20F8" w:rsidP="002A20F8">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7</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BD709D">
                                <w:t>Key parameters of the funnel design, including slot width, slot height, slot angle, and slot thickn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220AEC4" id="Group 69" o:spid="_x0000_s1153" style="position:absolute;left:0;text-align:left;margin-left:9.75pt;margin-top:177.75pt;width:464pt;height:349.1pt;z-index:251848192;mso-width-relative:margin" coordorigin="-9397" coordsize="58928,443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">
                <v:shape id="Picture 10" o:spid="_x0000_s1154" type="#_x0000_t75" alt="A diagram of a slot angle&#10;&#10;AI-generated content may be incorrect." style="position:absolute;width:33166;height:36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">
                  <v:imagedata r:id="rId92" o:title="A diagram of a slot angle&#10;&#10;AI-generated content may be incorrect"/>
                </v:shape>
                <v:shape id="_x0000_s1155" type="#_x0000_t202" style="position:absolute;left:-9397;top:36322;width:58927;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" stroked="f">
                  <v:textbox inset="0,0,0,0">
                    <w:txbxContent>
                      <w:p w14:paraId="3C2A2431" w14:textId="42C23109" w:rsidR="002A20F8" w:rsidRPr="0059679A" w:rsidRDefault="002A20F8" w:rsidP="002A20F8">
                        <w:pPr>
                          <w:pStyle w:val="Caption"/>
                          <w:rPr>
                            <w:noProof/>
                          </w:rPr>
                        </w:pPr>
                        <w:r>
                          <w:t xml:space="preserve">Figure </w:t>
                        </w:r>
                        <w:r w:rsidR="008B0522">
                          <w:fldChar w:fldCharType="begin"/>
                        </w:r>
                        <w:r w:rsidR="008B0522">
                          <w:instrText xml:space="preserve"> STYLEREF 1 \s </w:instrText>
                        </w:r>
                        <w:r w:rsidR="008B0522">
                          <w:fldChar w:fldCharType="separate"/>
                        </w:r>
                        <w:r w:rsidR="008B0522">
                          <w:rPr>
                            <w:noProof/>
                          </w:rPr>
                          <w:t>7</w:t>
                        </w:r>
                        <w:r w:rsidR="008B0522">
                          <w:fldChar w:fldCharType="end"/>
                        </w:r>
                        <w:r w:rsidR="008B0522">
                          <w:noBreakHyphen/>
                        </w:r>
                        <w:r w:rsidR="008B0522">
                          <w:fldChar w:fldCharType="begin"/>
                        </w:r>
                        <w:r w:rsidR="008B0522">
                          <w:instrText xml:space="preserve"> SEQ Figure \* ARABIC \s 1 </w:instrText>
                        </w:r>
                        <w:r w:rsidR="008B0522">
                          <w:fldChar w:fldCharType="separate"/>
                        </w:r>
                        <w:r w:rsidR="008B0522">
                          <w:rPr>
                            <w:noProof/>
                          </w:rPr>
                          <w:t>2</w:t>
                        </w:r>
                        <w:r w:rsidR="008B0522">
                          <w:fldChar w:fldCharType="end"/>
                        </w:r>
                        <w:r>
                          <w:t xml:space="preserve">: </w:t>
                        </w:r>
                        <w:r w:rsidRPr="00BD709D">
                          <w:t>Key parameters of the funnel design, including slot width, slot height, slot angle, and slot thickness</w:t>
                        </w:r>
                      </w:p>
                    </w:txbxContent>
                  </v:textbox>
                </v:shape>
                <w10:wrap type="topAndBottom"/>
              </v:group>
            </w:pict>
          </mc:Fallback>
        </mc:AlternateContent>
      </w:r>
      <w:r>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81" w:name="_Toc206876447"/>
      <w:r w:rsidRPr="003F6219">
        <w:rPr>
          <w:lang w:val="en-IN"/>
        </w:rPr>
        <w:t>Fundamental Tool design</w:t>
      </w:r>
      <w:bookmarkEnd w:id="81"/>
    </w:p>
    <w:p w14:paraId="31ABD2EB" w14:textId="39D6DE45" w:rsidR="004831AC" w:rsidRPr="008B0522" w:rsidRDefault="004831AC" w:rsidP="004831AC">
      <w:pPr>
        <w:rPr>
          <w:rFonts w:ascii="Times New Roman" w:hAnsi="Times New Roman"/>
        </w:rPr>
      </w:pPr>
      <w:r>
        <w:t xml:space="preserve">The slot liner insertion tool is fundamentally conceived as a funnel-shaped guide positioned between the stator and the robotic gripper. Its primary function is to provide a mechanically defined path that simplifies the insertion task. The tool features a wide </w:t>
      </w:r>
      <w:r>
        <w:lastRenderedPageBreak/>
        <w:t>inlet that allows the slot liner to be introduced easily, even in the presence of minor misalignments, and a progressively narrowing outlet that channels the liner towards the stator slot. This simple geometric principle ensures that the liner is aligned and directed with minimal risk of twisting or misplacement during insertion.</w:t>
      </w:r>
      <w:r>
        <w:rPr>
          <w:rFonts w:ascii="Times New Roman" w:hAnsi="Times New Roman"/>
        </w:rPr>
        <w:t xml:space="preserve"> </w:t>
      </w:r>
      <w:r>
        <w:t>Beyond merely guiding the liner, the funnel concept addresses key challenges in robotic automation. It reduces the need for highly complex gripping strategies, compensates for small positional inaccuracies, and ensures repeatable outcomes across multiple insertion cycle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w:t>
      </w:r>
    </w:p>
    <w:p w14:paraId="72806127" w14:textId="33F6763D" w:rsidR="004A5B7B" w:rsidRDefault="008B0522" w:rsidP="004A5B7B">
      <w:pPr>
        <w:pStyle w:val="Heading3"/>
        <w:rPr>
          <w:lang w:val="en-IN"/>
        </w:rPr>
      </w:pPr>
      <w:bookmarkStart w:id="82" w:name="_Toc206876448"/>
      <w:r>
        <w:rPr>
          <w:lang w:val="en-IN"/>
        </w:rPr>
        <w:t>Initial Tool model and design considerations.</w:t>
      </w:r>
      <w:bookmarkEnd w:id="82"/>
    </w:p>
    <w:p w14:paraId="1A8D3BAE" w14:textId="4FAACA48" w:rsidR="008B0522" w:rsidRPr="008B0522" w:rsidRDefault="008B0522" w:rsidP="008B0522">
      <w:pPr>
        <w:rPr>
          <w:lang w:val="en-IN"/>
        </w:rPr>
      </w:pPr>
      <w:r>
        <w:rPr>
          <w:noProof/>
          <w:lang w:val="en-IN"/>
        </w:rPr>
        <mc:AlternateContent>
          <mc:Choice Requires="wpg">
            <w:drawing>
              <wp:anchor distT="0" distB="0" distL="114300" distR="114300" simplePos="0" relativeHeight="251866624" behindDoc="0" locked="0" layoutInCell="1" allowOverlap="1" wp14:anchorId="59D123C2" wp14:editId="68E19759">
                <wp:simplePos x="0" y="0"/>
                <wp:positionH relativeFrom="margin">
                  <wp:posOffset>183515</wp:posOffset>
                </wp:positionH>
                <wp:positionV relativeFrom="paragraph">
                  <wp:posOffset>186478</wp:posOffset>
                </wp:positionV>
                <wp:extent cx="5189220" cy="4114800"/>
                <wp:effectExtent l="0" t="0" r="0" b="0"/>
                <wp:wrapTopAndBottom/>
                <wp:docPr id="1742488066" name="Group 67"/>
                <wp:cNvGraphicFramePr/>
                <a:graphic xmlns:a="http://schemas.openxmlformats.org/drawingml/2006/main">
                  <a:graphicData uri="http://schemas.microsoft.com/office/word/2010/wordprocessingGroup">
                    <wpg:wgp>
                      <wpg:cNvGrpSpPr/>
                      <wpg:grpSpPr>
                        <a:xfrm>
                          <a:off x="0" y="0"/>
                          <a:ext cx="5189220" cy="4114800"/>
                          <a:chOff x="0" y="0"/>
                          <a:chExt cx="5189220" cy="4553585"/>
                        </a:xfrm>
                      </wpg:grpSpPr>
                      <wpg:grpSp>
                        <wpg:cNvPr id="395256448" name="Group 66"/>
                        <wpg:cNvGrpSpPr/>
                        <wpg:grpSpPr>
                          <a:xfrm>
                            <a:off x="0" y="0"/>
                            <a:ext cx="5189220" cy="3909060"/>
                            <a:chOff x="0" y="0"/>
                            <a:chExt cx="4937760" cy="3909060"/>
                          </a:xfrm>
                        </wpg:grpSpPr>
                        <wpg:grpSp>
                          <wpg:cNvPr id="1547915592" name="Group 64"/>
                          <wpg:cNvGrpSpPr/>
                          <wpg:grpSpPr>
                            <a:xfrm>
                              <a:off x="0" y="0"/>
                              <a:ext cx="4937760" cy="2070735"/>
                              <a:chOff x="0" y="0"/>
                              <a:chExt cx="4937760" cy="2070735"/>
                            </a:xfrm>
                          </wpg:grpSpPr>
                          <wpg:grpSp>
                            <wpg:cNvPr id="712162868" name="Group 60"/>
                            <wpg:cNvGrpSpPr/>
                            <wpg:grpSpPr>
                              <a:xfrm>
                                <a:off x="0" y="60960"/>
                                <a:ext cx="1950720" cy="1950720"/>
                                <a:chOff x="0" y="0"/>
                                <a:chExt cx="1950720" cy="1950720"/>
                              </a:xfrm>
                            </wpg:grpSpPr>
                            <pic:pic xmlns:pic="http://schemas.openxmlformats.org/drawingml/2006/picture">
                              <pic:nvPicPr>
                                <pic:cNvPr id="1512588301" name="Picture 56" descr="A grey rectangular object with a rectangular opening&#10;&#10;AI-generated content may be incorrect."/>
                                <pic:cNvPicPr>
                                  <a:picLocks noChangeAspect="1"/>
                                </pic:cNvPicPr>
                              </pic:nvPicPr>
                              <pic:blipFill rotWithShape="1">
                                <a:blip r:embed="rId93" cstate="print">
                                  <a:extLst>
                                    <a:ext uri="{28A0092B-C50C-407E-A947-70E740481C1C}">
                                      <a14:useLocalDpi xmlns:a14="http://schemas.microsoft.com/office/drawing/2010/main" val="0"/>
                                    </a:ext>
                                  </a:extLst>
                                </a:blip>
                                <a:srcRect l="10186" t="7725" r="10802" b="6008"/>
                                <a:stretch>
                                  <a:fillRect/>
                                </a:stretch>
                              </pic:blipFill>
                              <pic:spPr bwMode="auto">
                                <a:xfrm>
                                  <a:off x="0" y="0"/>
                                  <a:ext cx="1950720" cy="1531620"/>
                                </a:xfrm>
                                <a:prstGeom prst="rect">
                                  <a:avLst/>
                                </a:prstGeom>
                                <a:ln>
                                  <a:noFill/>
                                </a:ln>
                                <a:extLst>
                                  <a:ext uri="{53640926-AAD7-44D8-BBD7-CCE9431645EC}">
                                    <a14:shadowObscured xmlns:a14="http://schemas.microsoft.com/office/drawing/2010/main"/>
                                  </a:ext>
                                </a:extLst>
                              </pic:spPr>
                            </pic:pic>
                            <wps:wsp>
                              <wps:cNvPr id="457591184" name="Text Box 2"/>
                              <wps:cNvSpPr txBox="1">
                                <a:spLocks noChangeArrowheads="1"/>
                              </wps:cNvSpPr>
                              <wps:spPr bwMode="auto">
                                <a:xfrm>
                                  <a:off x="342900" y="1600200"/>
                                  <a:ext cx="1226820" cy="350520"/>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wpg:grpSp>
                          <wpg:grpSp>
                            <wpg:cNvPr id="29130730" name="Group 61"/>
                            <wpg:cNvGrpSpPr/>
                            <wpg:grpSpPr>
                              <a:xfrm>
                                <a:off x="2705100" y="0"/>
                                <a:ext cx="2232660" cy="2070735"/>
                                <a:chOff x="0" y="0"/>
                                <a:chExt cx="2232660" cy="2070735"/>
                              </a:xfrm>
                            </wpg:grpSpPr>
                            <pic:pic xmlns:pic="http://schemas.openxmlformats.org/drawingml/2006/picture">
                              <pic:nvPicPr>
                                <pic:cNvPr id="329965584" name="Picture 59" descr="A grey object with a white line&#10;&#10;AI-generated content may be incorrect."/>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232660" cy="1706880"/>
                                </a:xfrm>
                                <a:prstGeom prst="rect">
                                  <a:avLst/>
                                </a:prstGeom>
                              </pic:spPr>
                            </pic:pic>
                            <wps:wsp>
                              <wps:cNvPr id="1618208124" name="Text Box 2"/>
                              <wps:cNvSpPr txBox="1">
                                <a:spLocks noChangeArrowheads="1"/>
                              </wps:cNvSpPr>
                              <wps:spPr bwMode="auto">
                                <a:xfrm>
                                  <a:off x="601980" y="1684020"/>
                                  <a:ext cx="1082040" cy="386715"/>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wpg:grpSp>
                        </wpg:grpSp>
                        <wpg:grpSp>
                          <wpg:cNvPr id="1939747279" name="Group 65"/>
                          <wpg:cNvGrpSpPr/>
                          <wpg:grpSpPr>
                            <a:xfrm>
                              <a:off x="1295400" y="2186940"/>
                              <a:ext cx="2476500" cy="1722120"/>
                              <a:chOff x="0" y="0"/>
                              <a:chExt cx="2476500" cy="1722120"/>
                            </a:xfrm>
                          </wpg:grpSpPr>
                          <pic:pic xmlns:pic="http://schemas.openxmlformats.org/drawingml/2006/picture">
                            <pic:nvPicPr>
                              <pic:cNvPr id="1781195099" name="Picture 58" descr="A grey rectangular object with a white background&#10;&#10;AI-generated content may be incorrect."/>
                              <pic:cNvPicPr>
                                <a:picLocks noChangeAspect="1"/>
                              </pic:cNvPicPr>
                            </pic:nvPicPr>
                            <pic:blipFill rotWithShape="1">
                              <a:blip r:embed="rId95" cstate="print">
                                <a:extLst>
                                  <a:ext uri="{28A0092B-C50C-407E-A947-70E740481C1C}">
                                    <a14:useLocalDpi xmlns:a14="http://schemas.microsoft.com/office/drawing/2010/main" val="0"/>
                                  </a:ext>
                                </a:extLst>
                              </a:blip>
                              <a:srcRect l="3922" t="7732" b="4639"/>
                              <a:stretch>
                                <a:fillRect/>
                              </a:stretch>
                            </pic:blipFill>
                            <pic:spPr bwMode="auto">
                              <a:xfrm>
                                <a:off x="0" y="0"/>
                                <a:ext cx="2476500" cy="1066800"/>
                              </a:xfrm>
                              <a:prstGeom prst="rect">
                                <a:avLst/>
                              </a:prstGeom>
                              <a:ln>
                                <a:noFill/>
                              </a:ln>
                              <a:extLst>
                                <a:ext uri="{53640926-AAD7-44D8-BBD7-CCE9431645EC}">
                                  <a14:shadowObscured xmlns:a14="http://schemas.microsoft.com/office/drawing/2010/main"/>
                                </a:ext>
                              </a:extLst>
                            </pic:spPr>
                          </pic:pic>
                          <wps:wsp>
                            <wps:cNvPr id="1605764946" name="Text Box 2"/>
                            <wps:cNvSpPr txBox="1">
                              <a:spLocks noChangeArrowheads="1"/>
                            </wps:cNvSpPr>
                            <wps:spPr bwMode="auto">
                              <a:xfrm>
                                <a:off x="464820" y="1173480"/>
                                <a:ext cx="1135380" cy="548640"/>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wpg:grpSp>
                      </wpg:grpSp>
                      <wps:wsp>
                        <wps:cNvPr id="2093336142" name="Text Box 1"/>
                        <wps:cNvSpPr txBox="1"/>
                        <wps:spPr>
                          <a:xfrm>
                            <a:off x="0" y="3962400"/>
                            <a:ext cx="5189220" cy="591185"/>
                          </a:xfrm>
                          <a:prstGeom prst="rect">
                            <a:avLst/>
                          </a:prstGeom>
                          <a:solidFill>
                            <a:prstClr val="white"/>
                          </a:solidFill>
                          <a:ln>
                            <a:noFill/>
                          </a:ln>
                        </wps:spPr>
                        <wps:txbx>
                          <w:txbxContent>
                            <w:p w14:paraId="41195401" w14:textId="77777777" w:rsidR="008B0522" w:rsidRPr="00BB4204" w:rsidRDefault="008B0522" w:rsidP="008B0522">
                              <w:pPr>
                                <w:pStyle w:val="Caption"/>
                                <w:rPr>
                                  <w:noProof/>
                                </w:rPr>
                              </w:pPr>
                              <w:r>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1</w:t>
                              </w:r>
                              <w:r>
                                <w:fldChar w:fldCharType="end"/>
                              </w:r>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9D123C2" id="Group 67" o:spid="_x0000_s1156" style="position:absolute;left:0;text-align:left;margin-left:14.45pt;margin-top:14.7pt;width:408.6pt;height:324pt;z-index:251866624;mso-position-horizontal-relative:margin;mso-height-relative:margin" coordsize="51892,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">
                <v:group id="Group 66" o:spid="_x0000_s1157" style="position:absolute;width:51892;height:39090" coordsize="49377,3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">
                  <v:group id="Group 64" o:spid="_x0000_s1158" style="position:absolute;width:49377;height:20707" coordsize="49377,20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">
                    <v:group id="_x0000_s1159" style="position:absolute;top:609;width:19507;height:19507" coordsize="19507,19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">
                      <v:shape id="Picture 56" o:spid="_x0000_s1160" type="#_x0000_t75" alt="A grey rectangular object with a rectangular opening&#10;&#10;AI-generated content may be incorrect." style="position:absolute;width:19507;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">
                        <v:imagedata r:id="rId96" o:title="A grey rectangular object with a rectangular opening&#10;&#10;AI-generated content may be incorrect" croptop="5063f" cropbottom="3937f" cropleft="6675f" cropright="7079f"/>
                      </v:shape>
                      <v:shape id="_x0000_s1161" type="#_x0000_t202" style="position:absolute;left:3429;top:16002;width:1226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" stroked="f">
                        <v:textbox>
                          <w:txbxContent>
                            <w:p w14:paraId="45DC444C" w14:textId="77777777" w:rsidR="008B0522" w:rsidRPr="008B0522" w:rsidRDefault="008B0522" w:rsidP="008B0522">
                              <w:pPr>
                                <w:rPr>
                                  <w:lang w:val="en-IN"/>
                                </w:rPr>
                              </w:pPr>
                              <w:r>
                                <w:rPr>
                                  <w:lang w:val="en-IN"/>
                                </w:rPr>
                                <w:t>a) Front view</w:t>
                              </w:r>
                            </w:p>
                          </w:txbxContent>
                        </v:textbox>
                      </v:shape>
                    </v:group>
                    <v:group id="Group 61" o:spid="_x0000_s1162" style="position:absolute;left:27051;width:22326;height:20707" coordsize="22326,20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">
                      <v:shape id="Picture 59" o:spid="_x0000_s1163" type="#_x0000_t75" alt="A grey object with a white line&#10;&#10;AI-generated content may be incorrect." style="position:absolute;width:22326;height:17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">
                        <v:imagedata r:id="rId97" o:title="A grey object with a white line&#10;&#10;AI-generated content may be incorrect"/>
                      </v:shape>
                      <v:shape id="_x0000_s1164" type="#_x0000_t202" style="position:absolute;left:6019;top:16840;width:108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" stroked="f">
                        <v:textbox>
                          <w:txbxContent>
                            <w:p w14:paraId="2E34E5E9" w14:textId="77777777" w:rsidR="008B0522" w:rsidRPr="008B0522" w:rsidRDefault="008B0522" w:rsidP="008B0522">
                              <w:pPr>
                                <w:rPr>
                                  <w:lang w:val="en-IN"/>
                                </w:rPr>
                              </w:pPr>
                              <w:r>
                                <w:rPr>
                                  <w:lang w:val="en-IN"/>
                                </w:rPr>
                                <w:t>b) Rear view</w:t>
                              </w:r>
                            </w:p>
                          </w:txbxContent>
                        </v:textbox>
                      </v:shape>
                    </v:group>
                  </v:group>
                  <v:group id="Group 65" o:spid="_x0000_s1165" style="position:absolute;left:12954;top:21869;width:24765;height:17221" coordsize="24765,17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">
                    <v:shape id="Picture 58" o:spid="_x0000_s1166" type="#_x0000_t75" alt="A grey rectangular object with a white background&#10;&#10;AI-generated content may be incorrect." style="position:absolute;width:24765;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">
                      <v:imagedata r:id="rId98" o:title="A grey rectangular object with a white background&#10;&#10;AI-generated content may be incorrect" croptop="5067f" cropbottom="3040f" cropleft="2570f"/>
                    </v:shape>
                    <v:shape id="_x0000_s1167" type="#_x0000_t202" style="position:absolute;left:4648;top:11734;width:1135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" stroked="f">
                      <v:textbox>
                        <w:txbxContent>
                          <w:p w14:paraId="3E64EE5E" w14:textId="77777777" w:rsidR="008B0522" w:rsidRPr="008B0522" w:rsidRDefault="008B0522" w:rsidP="008B0522">
                            <w:pPr>
                              <w:rPr>
                                <w:lang w:val="en-IN"/>
                              </w:rPr>
                            </w:pPr>
                            <w:r>
                              <w:rPr>
                                <w:lang w:val="en-IN"/>
                              </w:rPr>
                              <w:t>c) Side view</w:t>
                            </w:r>
                          </w:p>
                        </w:txbxContent>
                      </v:textbox>
                    </v:shape>
                  </v:group>
                </v:group>
                <v:shape id="_x0000_s1168" type="#_x0000_t202" style="position:absolute;top:39624;width:51892;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" stroked="f">
                  <v:textbox inset="0,0,0,0">
                    <w:txbxContent>
                      <w:p w14:paraId="41195401" w14:textId="77777777" w:rsidR="008B0522" w:rsidRPr="00BB4204" w:rsidRDefault="008B0522" w:rsidP="008B0522">
                        <w:pPr>
                          <w:pStyle w:val="Caption"/>
                          <w:rPr>
                            <w:noProof/>
                          </w:rPr>
                        </w:pPr>
                        <w:r>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1</w:t>
                        </w:r>
                        <w:r>
                          <w:fldChar w:fldCharType="end"/>
                        </w:r>
                        <w:r>
                          <w:t>: Initial tool design concept</w:t>
                        </w:r>
                      </w:p>
                    </w:txbxContent>
                  </v:textbox>
                </v:shape>
                <w10:wrap type="topAndBottom" anchorx="margin"/>
              </v:group>
            </w:pict>
          </mc:Fallback>
        </mc:AlternateContent>
      </w:r>
    </w:p>
    <w:p w14:paraId="0CE10E48" w14:textId="5B8B4DC5" w:rsidR="008B0522"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045C531" w:rsidR="003F6219" w:rsidRDefault="003F6219" w:rsidP="003F6219">
      <w:pPr>
        <w:rPr>
          <w:lang w:val="en-IN"/>
        </w:rPr>
      </w:pPr>
      <w:r w:rsidRPr="003F6219">
        <w:rPr>
          <w:lang w:val="en-IN"/>
        </w:rPr>
        <w:t xml:space="preserve">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w:t>
      </w:r>
      <w:r w:rsidRPr="003F6219">
        <w:rPr>
          <w:lang w:val="en-IN"/>
        </w:rPr>
        <w:lastRenderedPageBreak/>
        <w:t>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7D5F5913" w:rsidR="003F6219" w:rsidRDefault="003F6219" w:rsidP="003F6219">
      <w:pPr>
        <w:rPr>
          <w:lang w:val="en-IN"/>
        </w:rPr>
      </w:pPr>
      <w:r w:rsidRPr="003F6219">
        <w:rPr>
          <w:lang w:val="en-IN"/>
        </w:rPr>
        <w:t xml:space="preserve">The rear of the tool also features an external guide rail that helps maintain proper alignment between the funnel and the stator during setup and operation. The grooves on the guide rail, as shown in figure </w:t>
      </w:r>
      <w:r w:rsidR="001A5397">
        <w:rPr>
          <w:lang w:val="en-IN"/>
        </w:rPr>
        <w:t>5</w:t>
      </w:r>
      <w:r w:rsidRPr="003F6219">
        <w:rPr>
          <w:lang w:val="en-IN"/>
        </w:rPr>
        <w:t>,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automatically scales in size. This preserves insertion reliability across various configu</w:t>
      </w:r>
      <w:r w:rsidR="008B0522">
        <w:rPr>
          <w:noProof/>
          <w:lang w:val="en-IN"/>
        </w:rPr>
        <mc:AlternateContent>
          <mc:Choice Requires="wpg">
            <w:drawing>
              <wp:anchor distT="0" distB="0" distL="114300" distR="114300" simplePos="0" relativeHeight="251563520" behindDoc="0" locked="0" layoutInCell="1" allowOverlap="1" wp14:anchorId="71ADC1AA" wp14:editId="644C9449">
                <wp:simplePos x="0" y="0"/>
                <wp:positionH relativeFrom="margin">
                  <wp:posOffset>637328</wp:posOffset>
                </wp:positionH>
                <wp:positionV relativeFrom="margin">
                  <wp:posOffset>1159721</wp:posOffset>
                </wp:positionV>
                <wp:extent cx="3924300" cy="2819400"/>
                <wp:effectExtent l="0" t="0" r="0" b="0"/>
                <wp:wrapTopAndBottom/>
                <wp:docPr id="1011457326" name="Group 54"/>
                <wp:cNvGraphicFramePr/>
                <a:graphic xmlns:a="http://schemas.openxmlformats.org/drawingml/2006/main">
                  <a:graphicData uri="http://schemas.microsoft.com/office/word/2010/wordprocessingGroup">
                    <wpg:wgp>
                      <wpg:cNvGrpSpPr/>
                      <wpg:grpSpPr>
                        <a:xfrm>
                          <a:off x="0" y="0"/>
                          <a:ext cx="3924300" cy="2819400"/>
                          <a:chOff x="0" y="0"/>
                          <a:chExt cx="5387340" cy="2819400"/>
                        </a:xfrm>
                      </wpg:grpSpPr>
                      <pic:pic xmlns:pic="http://schemas.openxmlformats.org/drawingml/2006/picture">
                        <pic:nvPicPr>
                          <pic:cNvPr id="624055167" name="Picture 11" descr="A close-up of a grey object&#10;&#10;AI-generated content may be incorrect."/>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373380" y="0"/>
                            <a:ext cx="5013960" cy="2819400"/>
                          </a:xfrm>
                          <a:prstGeom prst="rect">
                            <a:avLst/>
                          </a:prstGeom>
                        </pic:spPr>
                      </pic:pic>
                      <wps:wsp>
                        <wps:cNvPr id="1899078485" name="Text Box 1"/>
                        <wps:cNvSpPr txBox="1"/>
                        <wps:spPr>
                          <a:xfrm>
                            <a:off x="0" y="2087880"/>
                            <a:ext cx="5013960" cy="731520"/>
                          </a:xfrm>
                          <a:prstGeom prst="rect">
                            <a:avLst/>
                          </a:prstGeom>
                          <a:solidFill>
                            <a:prstClr val="white"/>
                          </a:solidFill>
                          <a:ln>
                            <a:noFill/>
                          </a:ln>
                        </wps:spPr>
                        <wps:txbx>
                          <w:txbxContent>
                            <w:p w14:paraId="3C65732C" w14:textId="653AC500" w:rsidR="001A5397" w:rsidRPr="001A5397" w:rsidRDefault="001A5397" w:rsidP="001A5397">
                              <w:pPr>
                                <w:pStyle w:val="Caption"/>
                                <w:rPr>
                                  <w:noProof/>
                                  <w:sz w:val="20"/>
                                </w:rPr>
                              </w:pPr>
                              <w:bookmarkStart w:id="83"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1ADC1AA" id="Group 54" o:spid="_x0000_s1169" style="position:absolute;left:0;text-align:left;margin-left:50.2pt;margin-top:91.3pt;width:309pt;height:222pt;z-index:251563520;mso-position-horizontal-relative:margin;mso-position-vertical-relative:margin;mso-width-relative:margin" coordsize="53873,28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">
                <v:shape id="Picture 11" o:spid="_x0000_s1170" type="#_x0000_t75" alt="A close-up of a grey object&#10;&#10;AI-generated content may be incorrect." style="position:absolute;left:3733;width:50140;height:28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">
                  <v:imagedata r:id="rId100" o:title="A close-up of a grey object&#10;&#10;AI-generated content may be incorrect"/>
                </v:shape>
                <v:shape id="_x0000_s1171" type="#_x0000_t202" style="position:absolute;top:20878;width:50139;height:7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" stroked="f">
                  <v:textbox inset="0,0,0,0">
                    <w:txbxContent>
                      <w:p w14:paraId="3C65732C" w14:textId="653AC500" w:rsidR="001A5397" w:rsidRPr="001A5397" w:rsidRDefault="001A5397" w:rsidP="001A5397">
                        <w:pPr>
                          <w:pStyle w:val="Caption"/>
                          <w:rPr>
                            <w:noProof/>
                            <w:sz w:val="20"/>
                          </w:rPr>
                        </w:pPr>
                        <w:bookmarkStart w:id="84"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4"/>
                      </w:p>
                    </w:txbxContent>
                  </v:textbox>
                </v:shape>
                <w10:wrap type="topAndBottom" anchorx="margin" anchory="margin"/>
              </v:group>
            </w:pict>
          </mc:Fallback>
        </mc:AlternateContent>
      </w:r>
      <w:r w:rsidRPr="003F6219">
        <w:rPr>
          <w:lang w:val="en-IN"/>
        </w:rPr>
        <w:t>rations</w:t>
      </w:r>
      <w:r>
        <w:rPr>
          <w:lang w:val="en-IN"/>
        </w:rPr>
        <w:t>.</w:t>
      </w:r>
    </w:p>
    <w:p w14:paraId="533D8C99" w14:textId="4BF47CAA"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 xml:space="preserve">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w:t>
      </w:r>
      <w:proofErr w:type="spellStart"/>
      <w:r w:rsidRPr="003F6219">
        <w:rPr>
          <w:lang w:val="en-IN"/>
        </w:rPr>
        <w:t>center</w:t>
      </w:r>
      <w:proofErr w:type="spellEnd"/>
      <w:r w:rsidRPr="003F6219">
        <w:rPr>
          <w:lang w:val="en-IN"/>
        </w:rPr>
        <w:t xml:space="preserve">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69E07EF7" w:rsidR="003F6219" w:rsidRDefault="003F6219" w:rsidP="003F6219">
      <w:pPr>
        <w:rPr>
          <w:lang w:val="en-IN"/>
        </w:rPr>
      </w:pPr>
      <w:r w:rsidRPr="003F6219">
        <w:rPr>
          <w:lang w:val="en-IN"/>
        </w:rPr>
        <w:lastRenderedPageBreak/>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70EC5908" w14:textId="4C3CD6F4" w:rsidR="008B0522" w:rsidRDefault="005E4110" w:rsidP="008B0522">
      <w:pPr>
        <w:pStyle w:val="Heading2"/>
        <w:rPr>
          <w:lang w:val="en-IN"/>
        </w:rPr>
      </w:pPr>
      <w:bookmarkStart w:id="85" w:name="_Toc206876449"/>
      <w:r>
        <w:rPr>
          <w:noProof/>
          <w:lang w:val="en-IN"/>
        </w:rPr>
        <mc:AlternateContent>
          <mc:Choice Requires="wpg">
            <w:drawing>
              <wp:anchor distT="0" distB="0" distL="114300" distR="114300" simplePos="0" relativeHeight="251864576" behindDoc="0" locked="0" layoutInCell="1" allowOverlap="1" wp14:anchorId="5C950D5C" wp14:editId="71E92F5F">
                <wp:simplePos x="0" y="0"/>
                <wp:positionH relativeFrom="margin">
                  <wp:posOffset>-107103</wp:posOffset>
                </wp:positionH>
                <wp:positionV relativeFrom="margin">
                  <wp:posOffset>1210733</wp:posOffset>
                </wp:positionV>
                <wp:extent cx="5760085" cy="3959225"/>
                <wp:effectExtent l="0" t="0" r="0" b="3175"/>
                <wp:wrapTopAndBottom/>
                <wp:docPr id="1196705736" name="Group 52"/>
                <wp:cNvGraphicFramePr/>
                <a:graphic xmlns:a="http://schemas.openxmlformats.org/drawingml/2006/main">
                  <a:graphicData uri="http://schemas.microsoft.com/office/word/2010/wordprocessingGroup">
                    <wpg:wgp>
                      <wpg:cNvGrpSpPr/>
                      <wpg:grpSpPr>
                        <a:xfrm>
                          <a:off x="0" y="0"/>
                          <a:ext cx="5760085" cy="3959225"/>
                          <a:chOff x="0" y="0"/>
                          <a:chExt cx="5760085" cy="3959225"/>
                        </a:xfrm>
                      </wpg:grpSpPr>
                      <pic:pic xmlns:pic="http://schemas.openxmlformats.org/drawingml/2006/picture">
                        <pic:nvPicPr>
                          <pic:cNvPr id="261324258" name="Picture 7" descr="A close-up of several objects&#10;&#10;AI-generated content may be incorrect."/>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wps:wsp>
                        <wps:cNvPr id="1150458780" name="Text Box 1"/>
                        <wps:cNvSpPr txBox="1"/>
                        <wps:spPr>
                          <a:xfrm>
                            <a:off x="0" y="3368040"/>
                            <a:ext cx="5760085" cy="591185"/>
                          </a:xfrm>
                          <a:prstGeom prst="rect">
                            <a:avLst/>
                          </a:prstGeom>
                          <a:solidFill>
                            <a:prstClr val="white"/>
                          </a:solidFill>
                          <a:ln>
                            <a:noFill/>
                          </a:ln>
                        </wps:spPr>
                        <wps:txbx>
                          <w:txbxContent>
                            <w:p w14:paraId="6FA3E27A" w14:textId="3D430330" w:rsidR="008B0522" w:rsidRPr="005B4B10" w:rsidRDefault="008B0522" w:rsidP="008B0522">
                              <w:pPr>
                                <w:pStyle w:val="Caption"/>
                                <w:rPr>
                                  <w:noProof/>
                                </w:rPr>
                              </w:pPr>
                              <w:r>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C739B7">
                                <w:t>Different views of the parametric fun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950D5C" id="_x0000_s1172" style="position:absolute;left:0;text-align:left;margin-left:-8.45pt;margin-top:95.35pt;width:453.55pt;height:311.75pt;z-index:251864576;mso-position-horizontal-relative:margin;mso-position-vertical-relative:margin" coordsize="57600,3959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">
                <v:shape id="Picture 7" o:spid="_x0000_s1173" type="#_x0000_t75" alt="A close-up of several objects&#10;&#10;AI-generated content may be incorrect." style="position:absolute;width:57600;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">
                  <v:imagedata r:id="rId102" o:title="A close-up of several objects&#10;&#10;AI-generated content may be incorrect"/>
                </v:shape>
                <v:shape id="_x0000_s1174" type="#_x0000_t202" style="position:absolute;top:33680;width:5760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" stroked="f">
                  <v:textbox style="mso-fit-shape-to-text:t" inset="0,0,0,0">
                    <w:txbxContent>
                      <w:p w14:paraId="6FA3E27A" w14:textId="3D430330" w:rsidR="008B0522" w:rsidRPr="005B4B10" w:rsidRDefault="008B0522" w:rsidP="008B0522">
                        <w:pPr>
                          <w:pStyle w:val="Caption"/>
                          <w:rPr>
                            <w:noProof/>
                          </w:rPr>
                        </w:pPr>
                        <w:r>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C739B7">
                          <w:t>Different views of the parametric funnel.</w:t>
                        </w:r>
                      </w:p>
                    </w:txbxContent>
                  </v:textbox>
                </v:shape>
                <w10:wrap type="topAndBottom" anchorx="margin" anchory="margin"/>
              </v:group>
            </w:pict>
          </mc:Fallback>
        </mc:AlternateContent>
      </w:r>
      <w:r w:rsidR="008B0522">
        <w:rPr>
          <w:lang w:val="en-IN"/>
        </w:rPr>
        <w:t>Final design</w:t>
      </w:r>
      <w:bookmarkEnd w:id="85"/>
    </w:p>
    <w:p w14:paraId="0CDB04AB" w14:textId="056E955F" w:rsidR="008B0522" w:rsidRDefault="008B0522" w:rsidP="003F6219">
      <w:pPr>
        <w:rPr>
          <w:lang w:val="en-IN"/>
        </w:rPr>
      </w:pPr>
      <w:r>
        <w:rPr>
          <w:lang w:val="en-IN"/>
        </w:rPr>
        <w:t xml:space="preserve">The final </w:t>
      </w:r>
      <w:proofErr w:type="spellStart"/>
      <w:r>
        <w:rPr>
          <w:lang w:val="en-IN"/>
        </w:rPr>
        <w:t>debaieubbkauw</w:t>
      </w:r>
      <w:proofErr w:type="spellEnd"/>
    </w:p>
    <w:p w14:paraId="2FABBFC6" w14:textId="1BD818D1" w:rsidR="003F6219" w:rsidRPr="003F6219" w:rsidRDefault="003F6219" w:rsidP="003F6219">
      <w:pPr>
        <w:pStyle w:val="Heading2"/>
        <w:rPr>
          <w:lang w:val="en-IN"/>
        </w:rPr>
      </w:pPr>
      <w:bookmarkStart w:id="86" w:name="_Toc206876450"/>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86"/>
    </w:p>
    <w:p w14:paraId="7A62BFD0" w14:textId="2BBB9919"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87" w:name="_Toc206876451"/>
      <w:r w:rsidRPr="00ED7C0F">
        <w:lastRenderedPageBreak/>
        <w:t>PARAMETRIC SLOT LINER INSERTION PIPELINE</w:t>
      </w:r>
      <w:bookmarkEnd w:id="87"/>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88" w:name="_Toc206876452"/>
      <w:r w:rsidRPr="003F6219">
        <w:rPr>
          <w:lang w:val="en-IN"/>
        </w:rPr>
        <w:t>Funnel Application</w:t>
      </w:r>
      <w:bookmarkEnd w:id="88"/>
    </w:p>
    <w:p w14:paraId="17CAA117" w14:textId="7DA0D8BF" w:rsidR="003F6219" w:rsidRDefault="003F6219" w:rsidP="003F6219">
      <w:pPr>
        <w:rPr>
          <w:lang w:val="en-IN"/>
        </w:rPr>
      </w:pPr>
      <w:r w:rsidRPr="003F6219">
        <w:rPr>
          <w:lang w:val="en-IN"/>
        </w:rPr>
        <w:t xml:space="preserve">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w:t>
      </w:r>
      <w:proofErr w:type="spellStart"/>
      <w:r w:rsidRPr="003F6219">
        <w:rPr>
          <w:lang w:val="en-IN"/>
        </w:rPr>
        <w:t>signaling</w:t>
      </w:r>
      <w:proofErr w:type="spellEnd"/>
      <w:r w:rsidRPr="003F6219">
        <w:rPr>
          <w:lang w:val="en-IN"/>
        </w:rPr>
        <w:t xml:space="preserve">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89" w:name="_Toc206876453"/>
      <w:r w:rsidRPr="003F6219">
        <w:rPr>
          <w:lang w:val="en-IN"/>
        </w:rPr>
        <w:t>Slot Liner Positioning and Partial Insertion</w:t>
      </w:r>
      <w:bookmarkEnd w:id="89"/>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90" w:name="_Toc206876454"/>
      <w:r w:rsidRPr="003F6219">
        <w:rPr>
          <w:lang w:val="en-IN"/>
        </w:rPr>
        <w:t>Final Liner Insertion</w:t>
      </w:r>
      <w:bookmarkEnd w:id="90"/>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39DB5DE7" w:rsidR="003F6219" w:rsidRDefault="001A5397" w:rsidP="001A5397">
      <w:pPr>
        <w:pStyle w:val="Caption"/>
        <w:rPr>
          <w:sz w:val="20"/>
          <w:lang w:val="en-IN"/>
        </w:rPr>
      </w:pPr>
      <w:bookmarkStart w:id="91" w:name="_Toc204763209"/>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5</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bookmarkEnd w:id="91"/>
    </w:p>
    <w:p w14:paraId="37A3FD55" w14:textId="7D31182F" w:rsidR="008C0BDD" w:rsidRPr="008C0BDD" w:rsidRDefault="008C0BDD" w:rsidP="008C0BDD">
      <w:pPr>
        <w:pStyle w:val="Heading2"/>
        <w:rPr>
          <w:lang w:val="en-IN"/>
        </w:rPr>
      </w:pPr>
      <w:bookmarkStart w:id="92" w:name="_Toc206876455"/>
      <w:r>
        <w:rPr>
          <w:lang w:val="en-IN"/>
        </w:rPr>
        <w:t>UR Script Based Insertion Control</w:t>
      </w:r>
      <w:bookmarkEnd w:id="92"/>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93" w:name="_Toc206876456"/>
      <w:r>
        <w:rPr>
          <w:lang w:val="en-IN"/>
        </w:rPr>
        <w:lastRenderedPageBreak/>
        <w:t>Tool Process Testing and Validation</w:t>
      </w:r>
      <w:bookmarkEnd w:id="93"/>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4018CF33" w:rsidR="008854BA" w:rsidRPr="008854BA" w:rsidRDefault="00862895" w:rsidP="008854BA">
      <w:pPr>
        <w:pStyle w:val="Heading2"/>
        <w:rPr>
          <w:lang w:val="en-IN"/>
        </w:rPr>
      </w:pPr>
      <w:bookmarkStart w:id="94" w:name="_Toc206876457"/>
      <w:r>
        <w:rPr>
          <w:noProof/>
          <w:lang w:val="en-IN"/>
        </w:rPr>
        <w:drawing>
          <wp:anchor distT="0" distB="0" distL="114300" distR="114300" simplePos="0" relativeHeight="251564544" behindDoc="0" locked="0" layoutInCell="1" allowOverlap="1" wp14:anchorId="1765D9BD" wp14:editId="4BC0B53F">
            <wp:simplePos x="0" y="0"/>
            <wp:positionH relativeFrom="margin">
              <wp:posOffset>598170</wp:posOffset>
            </wp:positionH>
            <wp:positionV relativeFrom="paragraph">
              <wp:posOffset>428625</wp:posOffset>
            </wp:positionV>
            <wp:extent cx="455295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104">
                      <a:extLst>
                        <a:ext uri="{28A0092B-C50C-407E-A947-70E740481C1C}">
                          <a14:useLocalDpi xmlns:a14="http://schemas.microsoft.com/office/drawing/2010/main" val="0"/>
                        </a:ext>
                      </a:extLst>
                    </a:blip>
                    <a:srcRect l="19447" r="20097"/>
                    <a:stretch>
                      <a:fillRect/>
                    </a:stretch>
                  </pic:blipFill>
                  <pic:spPr bwMode="auto">
                    <a:xfrm>
                      <a:off x="0" y="0"/>
                      <a:ext cx="4552950" cy="4000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854BA">
        <w:rPr>
          <w:noProof/>
        </w:rPr>
        <mc:AlternateContent>
          <mc:Choice Requires="wps">
            <w:drawing>
              <wp:anchor distT="0" distB="0" distL="114300" distR="114300" simplePos="0" relativeHeight="251566592" behindDoc="0" locked="0" layoutInCell="1" allowOverlap="1" wp14:anchorId="08A2C371" wp14:editId="3AF61F35">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21974E5C" w:rsidR="008854BA" w:rsidRPr="00667557" w:rsidRDefault="008854BA" w:rsidP="008854BA">
                            <w:pPr>
                              <w:pStyle w:val="Caption"/>
                              <w:rPr>
                                <w:b/>
                                <w:noProof/>
                                <w:sz w:val="28"/>
                              </w:rPr>
                            </w:pPr>
                            <w:bookmarkStart w:id="95"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Text Box 1" o:spid="_x0000_s1175" type="#_x0000_t202" style="position:absolute;left:0;text-align:left;margin-left:0;margin-top:353.05pt;width:415.8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BfhGQIAAEAEAAAOAAAAZHJzL2Uyb0RvYy54bWysU01v2zAMvQ/YfxB0X5xka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" stroked="f">
                <v:textbox style="mso-fit-shape-to-text:t" inset="0,0,0,0">
                  <w:txbxContent>
                    <w:p w14:paraId="4ADD6B25" w14:textId="21974E5C" w:rsidR="008854BA" w:rsidRPr="00667557" w:rsidRDefault="008854BA" w:rsidP="008854BA">
                      <w:pPr>
                        <w:pStyle w:val="Caption"/>
                        <w:rPr>
                          <w:b/>
                          <w:noProof/>
                          <w:sz w:val="28"/>
                        </w:rPr>
                      </w:pPr>
                      <w:bookmarkStart w:id="96"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6"/>
                    </w:p>
                  </w:txbxContent>
                </v:textbox>
                <w10:wrap type="topAndBottom"/>
              </v:shape>
            </w:pict>
          </mc:Fallback>
        </mc:AlternateContent>
      </w:r>
      <w:r w:rsidR="003F6219">
        <w:rPr>
          <w:lang w:val="en-IN"/>
        </w:rPr>
        <w:t>Testing results</w:t>
      </w:r>
      <w:bookmarkEnd w:id="94"/>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97" w:name="_Toc206876458"/>
      <w:r>
        <w:t>Stator A</w:t>
      </w:r>
      <w:bookmarkEnd w:id="97"/>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03F9B988" w:rsidR="003F6219" w:rsidRPr="00373C42" w:rsidRDefault="00373C42" w:rsidP="00373C42">
      <w:pPr>
        <w:pStyle w:val="Caption"/>
        <w:rPr>
          <w:sz w:val="20"/>
          <w:lang w:val="en-IN"/>
        </w:rPr>
      </w:pPr>
      <w:bookmarkStart w:id="98" w:name="_Toc204763211"/>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7</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bookmarkEnd w:id="98"/>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99" w:name="_Toc206876459"/>
      <w:r>
        <w:rPr>
          <w:lang w:val="en-IN"/>
        </w:rPr>
        <w:t>Stator B</w:t>
      </w:r>
      <w:bookmarkEnd w:id="99"/>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2547217A" w:rsidR="00405FB0" w:rsidRPr="00373C42" w:rsidRDefault="00373C42" w:rsidP="00373C42">
      <w:pPr>
        <w:pStyle w:val="Caption"/>
        <w:rPr>
          <w:sz w:val="20"/>
          <w:lang w:val="en-IN"/>
        </w:rPr>
      </w:pPr>
      <w:bookmarkStart w:id="100" w:name="_Toc204763212"/>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8</w:t>
      </w:r>
      <w:r w:rsidR="00C37BD8">
        <w:rPr>
          <w:sz w:val="20"/>
        </w:rPr>
        <w:fldChar w:fldCharType="end"/>
      </w:r>
      <w:r w:rsidRPr="00373C42">
        <w:rPr>
          <w:sz w:val="20"/>
        </w:rPr>
        <w:t xml:space="preserve"> </w:t>
      </w:r>
      <w:r w:rsidRPr="00373C42">
        <w:rPr>
          <w:sz w:val="20"/>
          <w:lang w:val="en-IN"/>
        </w:rPr>
        <w:t xml:space="preserve">Fig. 11. Error frequency and causes in the preliminary trials for stator B. Poor slot liner profile accounted for </w:t>
      </w:r>
      <w:proofErr w:type="gramStart"/>
      <w:r w:rsidRPr="00373C42">
        <w:rPr>
          <w:sz w:val="20"/>
          <w:lang w:val="en-IN"/>
        </w:rPr>
        <w:t>the most</w:t>
      </w:r>
      <w:proofErr w:type="gramEnd"/>
      <w:r w:rsidRPr="00373C42">
        <w:rPr>
          <w:sz w:val="20"/>
          <w:lang w:val="en-IN"/>
        </w:rPr>
        <w:t xml:space="preserve"> number of errors.</w:t>
      </w:r>
      <w:bookmarkEnd w:id="100"/>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2E44EBEC" w14:textId="17DD8499" w:rsidR="00B665DE" w:rsidRDefault="00B665DE" w:rsidP="00B665DE">
      <w:pPr>
        <w:pStyle w:val="Heading2"/>
        <w:rPr>
          <w:lang w:val="en-IN"/>
        </w:rPr>
      </w:pPr>
      <w:bookmarkStart w:id="101" w:name="_Toc206876460"/>
      <w:r>
        <w:rPr>
          <w:lang w:val="en-IN"/>
        </w:rPr>
        <w:t>Stator C</w:t>
      </w:r>
      <w:bookmarkEnd w:id="101"/>
    </w:p>
    <w:p w14:paraId="35DB5C7D" w14:textId="47B04DD4" w:rsidR="00405FB0" w:rsidRDefault="00405FB0" w:rsidP="00405FB0">
      <w:pPr>
        <w:pStyle w:val="Heading1"/>
        <w:rPr>
          <w:lang w:val="en-IN"/>
        </w:rPr>
      </w:pPr>
      <w:bookmarkStart w:id="102" w:name="_Toc206876461"/>
      <w:r>
        <w:rPr>
          <w:lang w:val="en-IN"/>
        </w:rPr>
        <w:lastRenderedPageBreak/>
        <w:t>Result Discussion</w:t>
      </w:r>
      <w:bookmarkEnd w:id="102"/>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103" w:name="_Toc206876462"/>
      <w:r>
        <w:rPr>
          <w:lang w:val="en-IN"/>
        </w:rPr>
        <w:lastRenderedPageBreak/>
        <w:t>Outlook</w:t>
      </w:r>
      <w:bookmarkEnd w:id="103"/>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13D5F694" w14:textId="77777777" w:rsidR="003A153E" w:rsidRDefault="003A153E" w:rsidP="004831AC">
      <w:pPr>
        <w:sectPr w:rsidR="003A153E">
          <w:headerReference w:type="default" r:id="rId107"/>
          <w:pgSz w:w="11907" w:h="16840"/>
          <w:pgMar w:top="1418" w:right="1418" w:bottom="1701" w:left="1418" w:header="720" w:footer="720" w:gutter="0"/>
          <w:cols w:space="720"/>
        </w:sectPr>
      </w:pPr>
    </w:p>
    <w:p w14:paraId="64677571" w14:textId="7DD7FA1D" w:rsidR="007102E0" w:rsidRDefault="007102E0" w:rsidP="004831AC">
      <w:pPr>
        <w:pStyle w:val="CitaviBibliographyEntry"/>
        <w:ind w:left="0" w:firstLine="0"/>
      </w:pPr>
    </w:p>
    <w:sdt>
      <w:sdtPr>
        <w:tag w:val="CitaviBibliography"/>
        <w:id w:val="826485256"/>
        <w:placeholder>
          <w:docPart w:val="EBB0F68DD879454FB65B3D20578F5C34"/>
        </w:placeholder>
      </w:sdtPr>
      <w:sdtEndPr>
        <w:rPr>
          <w:b w:val="0"/>
          <w:sz w:val="24"/>
        </w:rPr>
      </w:sdtEndPr>
      <w:sdtContent>
        <w:p w14:paraId="2C9CBB78" w14:textId="77777777" w:rsidR="008B0522" w:rsidRDefault="004831AC" w:rsidP="008B0522">
          <w:pPr>
            <w:pStyle w:val="CitaviBibliographyHeading"/>
          </w:pPr>
          <w:r>
            <w:fldChar w:fldCharType="begin"/>
          </w:r>
          <w:r>
            <w:instrText>ADDIN CitaviBibliography</w:instrText>
          </w:r>
          <w:r>
            <w:fldChar w:fldCharType="separate"/>
          </w:r>
          <w:bookmarkStart w:id="104" w:name="_Toc206876463"/>
          <w:r w:rsidR="008B0522">
            <w:t>References</w:t>
          </w:r>
          <w:bookmarkEnd w:id="104"/>
        </w:p>
        <w:p w14:paraId="57BB3A03" w14:textId="77777777" w:rsidR="008B0522" w:rsidRDefault="008B0522" w:rsidP="008B0522">
          <w:pPr>
            <w:pStyle w:val="CitaviBibliographyEntry"/>
          </w:pPr>
          <w:r>
            <w:t>[1]</w:t>
          </w:r>
          <w:r>
            <w:tab/>
          </w:r>
          <w:bookmarkStart w:id="105" w:name="_CTVL0010dd017060ceb4e578d8487358510dd54"/>
          <w:r>
            <w:t>P. Zhao, Z. Li, Z. Xiao, S. Jiang, Z. He, and M. Zhang, "Spatiotemporal characteristics and driving factors of CO2 emissions from road freight transportation,"</w:t>
          </w:r>
          <w:bookmarkEnd w:id="105"/>
          <w:r>
            <w:t xml:space="preserve"> </w:t>
          </w:r>
          <w:r w:rsidRPr="008B0522">
            <w:rPr>
              <w:i/>
            </w:rPr>
            <w:t>Transportation Research Part D: Transport and Environment</w:t>
          </w:r>
          <w:r w:rsidRPr="008B0522">
            <w:t>, vol. 125, p. 103983, 2023, doi: 10.1016/j.trd.2023.103983.</w:t>
          </w:r>
        </w:p>
        <w:p w14:paraId="3C5643CF" w14:textId="77777777" w:rsidR="008B0522" w:rsidRDefault="008B0522" w:rsidP="008B0522">
          <w:pPr>
            <w:pStyle w:val="CitaviBibliographyEntry"/>
          </w:pPr>
          <w:r>
            <w:t>[2]</w:t>
          </w:r>
          <w:r>
            <w:tab/>
          </w:r>
          <w:bookmarkStart w:id="106" w:name="_CTVL00164a93e9d5ca34137964342600ac69787"/>
          <w:r>
            <w:t>L. Yan, Q. Zhang, B. Zheng, and K. He, "Modeling fuel-, vehicle-type-, and age-specific CO 2 emissions from global on-road vehicles in 1970–2020,"</w:t>
          </w:r>
          <w:bookmarkEnd w:id="106"/>
          <w:r>
            <w:t xml:space="preserve"> </w:t>
          </w:r>
          <w:r w:rsidRPr="008B0522">
            <w:rPr>
              <w:i/>
            </w:rPr>
            <w:t>Earth Syst. Sci. Data</w:t>
          </w:r>
          <w:r w:rsidRPr="008B0522">
            <w:t>, vol. 16, no. 10, pp. 4497–4509, 2024, doi: 10.5194/essd-16-4497-2024.</w:t>
          </w:r>
        </w:p>
        <w:p w14:paraId="38443281" w14:textId="77777777" w:rsidR="008B0522" w:rsidRDefault="008B0522" w:rsidP="008B0522">
          <w:pPr>
            <w:pStyle w:val="CitaviBibliographyEntry"/>
          </w:pPr>
          <w:r>
            <w:t>[3]</w:t>
          </w:r>
          <w:r>
            <w:tab/>
          </w:r>
          <w:bookmarkStart w:id="107" w:name="_CTVL001083fc287f49840f29b688156957579ac"/>
          <w:r>
            <w:t>X. Song and Y. Hao, "Emission characteristics and health effects of PM2.5 from vehicles in typical areas,"</w:t>
          </w:r>
          <w:bookmarkEnd w:id="107"/>
          <w:r>
            <w:t xml:space="preserve"> </w:t>
          </w:r>
          <w:r w:rsidRPr="008B0522">
            <w:rPr>
              <w:i/>
            </w:rPr>
            <w:t>Frontiers in public health</w:t>
          </w:r>
          <w:r w:rsidRPr="008B0522">
            <w:t>, vol. 12, p. 1326659, 2024, doi: 10.3389/fpubh.2024.1326659.</w:t>
          </w:r>
        </w:p>
        <w:p w14:paraId="54866FFD" w14:textId="77777777" w:rsidR="008B0522" w:rsidRDefault="008B0522" w:rsidP="008B0522">
          <w:pPr>
            <w:pStyle w:val="CitaviBibliographyEntry"/>
          </w:pPr>
          <w:r>
            <w:t>[4]</w:t>
          </w:r>
          <w:r>
            <w:tab/>
          </w:r>
          <w:bookmarkStart w:id="108" w:name="_CTVL0019a9e34e32f884165a2dd4a47ed06c67f"/>
          <w:r>
            <w:t>A. May</w:t>
          </w:r>
          <w:bookmarkEnd w:id="108"/>
          <w:r>
            <w:t>r</w:t>
          </w:r>
          <w:r w:rsidRPr="008B0522">
            <w:rPr>
              <w:i/>
            </w:rPr>
            <w:t xml:space="preserve"> et al., </w:t>
          </w:r>
          <w:r w:rsidRPr="008B0522">
            <w:t xml:space="preserve">"Electric Motor Production 4.0 – Application Potentials of Industry 4.0 Technologies in the Manufacturing of Electric Motors," in </w:t>
          </w:r>
          <w:r w:rsidRPr="008B0522">
            <w:rPr>
              <w:i/>
            </w:rPr>
            <w:t>2018 8th International Electric Drives Production Conference (EDPC)</w:t>
          </w:r>
          <w:r w:rsidRPr="008B0522">
            <w:t>, Schweinfurt, Germany, Dec. 2018 - Dec. 2018, pp. 1–13.</w:t>
          </w:r>
        </w:p>
        <w:p w14:paraId="15E0665C" w14:textId="77777777" w:rsidR="008B0522" w:rsidRDefault="008B0522" w:rsidP="008B0522">
          <w:pPr>
            <w:pStyle w:val="CitaviBibliographyEntry"/>
          </w:pPr>
          <w:r>
            <w:t>[5]</w:t>
          </w:r>
          <w:r>
            <w:tab/>
          </w:r>
          <w:bookmarkStart w:id="109" w:name="_CTVL0016c66f672bad340a4916834d26dc9714d"/>
          <w:r>
            <w:t>J. F. Hansen and F. Wendt, "History and State of the Art in Commercial Electric Ship Propulsion, Integrated Power Systems, and Future Trends,"</w:t>
          </w:r>
          <w:bookmarkEnd w:id="109"/>
          <w:r>
            <w:t xml:space="preserve"> </w:t>
          </w:r>
          <w:r w:rsidRPr="008B0522">
            <w:rPr>
              <w:i/>
            </w:rPr>
            <w:t>Proc. IEEE</w:t>
          </w:r>
          <w:r w:rsidRPr="008B0522">
            <w:t>, vol. 103, no. 12, pp. 2229–2242, 2015, doi: 10.1109/JPROC.2015.2458990.</w:t>
          </w:r>
        </w:p>
        <w:p w14:paraId="55846544" w14:textId="77777777" w:rsidR="008B0522" w:rsidRDefault="008B0522" w:rsidP="008B0522">
          <w:pPr>
            <w:pStyle w:val="CitaviBibliographyEntry"/>
          </w:pPr>
          <w:r>
            <w:t>[6]</w:t>
          </w:r>
          <w:r>
            <w:tab/>
          </w:r>
          <w:bookmarkStart w:id="110" w:name="_CTVL00126b9793d1645454fb4c660b392194f2a"/>
          <w:r>
            <w:t>H. A. Toliyat and G. B. Kliman,</w:t>
          </w:r>
          <w:bookmarkEnd w:id="110"/>
          <w:r>
            <w:t xml:space="preserve"> </w:t>
          </w:r>
          <w:r w:rsidRPr="008B0522">
            <w:rPr>
              <w:i/>
            </w:rPr>
            <w:t>Handbook of Electric Motors</w:t>
          </w:r>
          <w:r w:rsidRPr="008B0522">
            <w:t>: CRC Press, 2018. [Online]. Available: https://​books.google.de​/​books​?​id=​0Y_MBQAAQBAJ</w:t>
          </w:r>
        </w:p>
        <w:p w14:paraId="2BC15254" w14:textId="77777777" w:rsidR="008B0522" w:rsidRDefault="008B0522" w:rsidP="008B0522">
          <w:pPr>
            <w:pStyle w:val="CitaviBibliographyEntry"/>
          </w:pPr>
          <w:r>
            <w:t>[7]</w:t>
          </w:r>
          <w:r>
            <w:tab/>
          </w:r>
          <w:bookmarkStart w:id="111" w:name="_CTVL001a7f299e0942e4486990a34b27cfe391f"/>
          <w:r>
            <w:t>N. T. N. Dung, "An Overview on Electric Motors: Classification, Control and Applications,"</w:t>
          </w:r>
          <w:bookmarkEnd w:id="111"/>
          <w:r>
            <w:t xml:space="preserve"> </w:t>
          </w:r>
          <w:r w:rsidRPr="008B0522">
            <w:rPr>
              <w:i/>
            </w:rPr>
            <w:t>IJRSI</w:t>
          </w:r>
          <w:r w:rsidRPr="008B0522">
            <w:t>, XI, XI, pp. 318–333, 2024, doi: 10.51244/IJRSI.2024.11110025.</w:t>
          </w:r>
        </w:p>
        <w:p w14:paraId="75A245D9" w14:textId="77777777" w:rsidR="008B0522" w:rsidRDefault="008B0522" w:rsidP="008B0522">
          <w:pPr>
            <w:pStyle w:val="CitaviBibliographyEntry"/>
          </w:pPr>
          <w:r>
            <w:t>[8]</w:t>
          </w:r>
          <w:r>
            <w:tab/>
          </w:r>
          <w:bookmarkStart w:id="112" w:name="_CTVL001171369a8b3ec45dab537c41144cc3c1b"/>
          <w:r w:rsidRPr="008B0522">
            <w:rPr>
              <w:i/>
            </w:rPr>
            <w:t>Brushless vs brushed DC motors: when and why to choose one over the othe</w:t>
          </w:r>
          <w:bookmarkEnd w:id="112"/>
          <w:r w:rsidRPr="008B0522">
            <w:rPr>
              <w:i/>
            </w:rPr>
            <w:t>r</w:t>
          </w:r>
          <w:r w:rsidRPr="008B0522">
            <w:t>, 2022. [Online]. Available: https://​media.monolithicpower.com​/​mps_​cms_​document/​2/​0/​2021-​brushless-​vs-​brushed-​dc-​motors-​when-​and-​why-​to-​choose-​one-​over-​the-​other_​r1.0.pdf</w:t>
          </w:r>
        </w:p>
        <w:p w14:paraId="7E38EFDE" w14:textId="77777777" w:rsidR="008B0522" w:rsidRDefault="008B0522" w:rsidP="008B0522">
          <w:pPr>
            <w:pStyle w:val="CitaviBibliographyEntry"/>
          </w:pPr>
          <w:r>
            <w:t>[9]</w:t>
          </w:r>
          <w:r>
            <w:tab/>
          </w:r>
          <w:bookmarkStart w:id="113" w:name="_CTVL0015d0c28c5df20454b934f47684bf7afb4"/>
          <w:r>
            <w:t>G. Pellegrino, A. Vagati, B. Boazzo, and P. Guglielmi, "Comparison of Induction and PM Synchronous Motor Drives for EV Application Including Design Examples,"</w:t>
          </w:r>
          <w:bookmarkEnd w:id="113"/>
          <w:r>
            <w:t xml:space="preserve"> </w:t>
          </w:r>
          <w:r w:rsidRPr="008B0522">
            <w:rPr>
              <w:i/>
            </w:rPr>
            <w:t>IEEE Trans. on Ind. Applicat.</w:t>
          </w:r>
          <w:r w:rsidRPr="008B0522">
            <w:t>, vol. 48, no. 6, pp. 2322–2332, 2012, doi: 10.1109/TIA.2012.2227092.</w:t>
          </w:r>
        </w:p>
        <w:p w14:paraId="0347DE8C" w14:textId="77777777" w:rsidR="008B0522" w:rsidRDefault="008B0522" w:rsidP="008B0522">
          <w:pPr>
            <w:pStyle w:val="CitaviBibliographyEntry"/>
          </w:pPr>
          <w:r>
            <w:t>[10]</w:t>
          </w:r>
          <w:r>
            <w:tab/>
          </w:r>
          <w:bookmarkStart w:id="114" w:name="_CTVL0014537f7dce4ac4f08a83a4ad7564b48e0"/>
          <w:r>
            <w:t>Er. Rashi Mathur Er Vikas Mathur, "A review on Analysis of Different Types of Induction Motors and Their Performance,"</w:t>
          </w:r>
          <w:bookmarkEnd w:id="114"/>
          <w:r>
            <w:t xml:space="preserve"> </w:t>
          </w:r>
          <w:r w:rsidRPr="008B0522">
            <w:rPr>
              <w:i/>
            </w:rPr>
            <w:t>IJCRT - International Journal of Creative Research Thoughts (IJCRT)</w:t>
          </w:r>
          <w:r w:rsidRPr="008B0522">
            <w:t>, vol. 3, no. 3, 2015. [Online]. Available: https://​ijcrt.org​/​viewfulltext.php​?&amp;​p_id=​IJCRT1135333</w:t>
          </w:r>
        </w:p>
        <w:p w14:paraId="0415841C" w14:textId="77777777" w:rsidR="008B0522" w:rsidRDefault="008B0522" w:rsidP="008B0522">
          <w:pPr>
            <w:pStyle w:val="CitaviBibliographyEntry"/>
          </w:pPr>
          <w:r>
            <w:t>[11]</w:t>
          </w:r>
          <w:r>
            <w:tab/>
          </w:r>
          <w:bookmarkStart w:id="115" w:name="_CTVL0017ec7af384cf44a6980b9f6cb7a8b00ce"/>
          <w:r w:rsidRPr="008B0522">
            <w:rPr>
              <w:i/>
            </w:rPr>
            <w:t>Design and comparison of permanent magnet motor topologies for different application sector</w:t>
          </w:r>
          <w:bookmarkEnd w:id="115"/>
          <w:r w:rsidRPr="008B0522">
            <w:rPr>
              <w:i/>
            </w:rPr>
            <w:t>s</w:t>
          </w:r>
          <w:r w:rsidRPr="008B0522">
            <w:t>, 2021. [Online]. Available: https://​www.politesi.polimi.it​/​handle/​10589/​186694</w:t>
          </w:r>
        </w:p>
        <w:p w14:paraId="6A4B1EF3" w14:textId="77777777" w:rsidR="008B0522" w:rsidRDefault="008B0522" w:rsidP="008B0522">
          <w:pPr>
            <w:pStyle w:val="CitaviBibliographyEntry"/>
          </w:pPr>
          <w:r>
            <w:lastRenderedPageBreak/>
            <w:t>[12]</w:t>
          </w:r>
          <w:r>
            <w:tab/>
          </w:r>
          <w:bookmarkStart w:id="116" w:name="_CTVL001906e66f54fad4bbdaa7a2e9ff5b56157"/>
          <w:r>
            <w:t>M. Chapman, N. Frost, and R. Bruetsch, "Insulation Systems for Rotating Low-Voltage Machines," in pp. 257–260.</w:t>
          </w:r>
        </w:p>
        <w:bookmarkEnd w:id="116"/>
        <w:p w14:paraId="7A4537D1" w14:textId="77777777" w:rsidR="008B0522" w:rsidRDefault="008B0522" w:rsidP="008B0522">
          <w:pPr>
            <w:pStyle w:val="CitaviBibliographyEntry"/>
          </w:pPr>
          <w:r>
            <w:t>[13]</w:t>
          </w:r>
          <w:r>
            <w:tab/>
          </w:r>
          <w:bookmarkStart w:id="117" w:name="_CTVL001eabd2de4b0cb42aaaf2e9ea5a2e0db0d"/>
          <w:r>
            <w:t>N. Boulange</w:t>
          </w:r>
          <w:bookmarkEnd w:id="117"/>
          <w:r>
            <w:t>r</w:t>
          </w:r>
          <w:r w:rsidRPr="008B0522">
            <w:rPr>
              <w:i/>
            </w:rPr>
            <w:t xml:space="preserve"> et al., </w:t>
          </w:r>
          <w:r w:rsidRPr="008B0522">
            <w:t>"Aramid Based Slot Liners for Low Voltage Electric Motor Applications," in pp. 17–21.</w:t>
          </w:r>
        </w:p>
        <w:p w14:paraId="5CAAC039" w14:textId="77777777" w:rsidR="008B0522" w:rsidRDefault="008B0522" w:rsidP="008B0522">
          <w:pPr>
            <w:pStyle w:val="CitaviBibliographyEntry"/>
          </w:pPr>
          <w:r>
            <w:t>[14]</w:t>
          </w:r>
          <w:r>
            <w:tab/>
          </w:r>
          <w:bookmarkStart w:id="118" w:name="_CTVL001b9dbf84369d04812a84e9355b50db8ac"/>
          <w:r>
            <w:t>S. Y. Goh, J. Wale, and D. Greenwood, "Thermal analysis for stator slot of permanent magnet machine," in</w:t>
          </w:r>
          <w:bookmarkEnd w:id="118"/>
          <w:r>
            <w:t xml:space="preserve"> </w:t>
          </w:r>
          <w:r w:rsidRPr="008B0522">
            <w:rPr>
              <w:i/>
            </w:rPr>
            <w:t>2016 XXII International Conference on Electrical Machines (ICEM)</w:t>
          </w:r>
          <w:r w:rsidRPr="008B0522">
            <w:t>, Lausanne, Switzerland, Sep. 2016 - Sep. 2016, pp. 2093–2098.</w:t>
          </w:r>
        </w:p>
        <w:p w14:paraId="792BBAE0" w14:textId="77777777" w:rsidR="008B0522" w:rsidRDefault="008B0522" w:rsidP="008B0522">
          <w:pPr>
            <w:pStyle w:val="CitaviBibliographyEntry"/>
          </w:pPr>
          <w:r>
            <w:t>[15]</w:t>
          </w:r>
          <w:r>
            <w:tab/>
          </w:r>
          <w:bookmarkStart w:id="119" w:name="_CTVL0013d2e3f24b13449e0910934a4f3952b00"/>
          <w:r>
            <w:t>G. Singh and V. K. Banga, "Robots and its types for industrial applications,"</w:t>
          </w:r>
          <w:bookmarkEnd w:id="119"/>
          <w:r>
            <w:t xml:space="preserve"> </w:t>
          </w:r>
          <w:r w:rsidRPr="008B0522">
            <w:rPr>
              <w:i/>
            </w:rPr>
            <w:t>Materials Today: Proceedings</w:t>
          </w:r>
          <w:r w:rsidRPr="008B0522">
            <w:t>, vol. 60, pp. 1779–1786, 2022, doi: 10.1016/j.matpr.2021.12.426.</w:t>
          </w:r>
        </w:p>
        <w:p w14:paraId="06B34E94" w14:textId="77777777" w:rsidR="008B0522" w:rsidRDefault="008B0522" w:rsidP="008B0522">
          <w:pPr>
            <w:pStyle w:val="CitaviBibliographyEntry"/>
          </w:pPr>
          <w:r>
            <w:t>[16]</w:t>
          </w:r>
          <w:r>
            <w:tab/>
          </w:r>
          <w:bookmarkStart w:id="120" w:name="_CTVL001f9b08c4336c945c491726075eae5f4b4"/>
          <w:r>
            <w:t>M. Shariatee, A. Akbarzadeh, A. Mousavi, and S. Alimardani, "Design of an economical SCARA robot for industrial applications," in pp. 534–539.</w:t>
          </w:r>
        </w:p>
        <w:bookmarkEnd w:id="120"/>
        <w:p w14:paraId="1233C175" w14:textId="77777777" w:rsidR="008B0522" w:rsidRDefault="008B0522" w:rsidP="008B0522">
          <w:pPr>
            <w:pStyle w:val="CitaviBibliographyEntry"/>
          </w:pPr>
          <w:r>
            <w:t>[17]</w:t>
          </w:r>
          <w:r>
            <w:tab/>
          </w:r>
          <w:bookmarkStart w:id="121" w:name="_CTVL0010499eec22b694e018889ae441471386d"/>
          <w:r>
            <w:t>Chair of Automatic Control,</w:t>
          </w:r>
          <w:bookmarkEnd w:id="121"/>
          <w:r>
            <w:t xml:space="preserve"> </w:t>
          </w:r>
          <w:r w:rsidRPr="008B0522">
            <w:rPr>
              <w:i/>
            </w:rPr>
            <w:t xml:space="preserve">Robotics. </w:t>
          </w:r>
          <w:r w:rsidRPr="008B0522">
            <w:t>[Online]. Available: https://​www.ac.tf.fau.eu​/​research/​robotics/​ (accessed: Aug. 1 2025).</w:t>
          </w:r>
        </w:p>
        <w:p w14:paraId="0D0B0716" w14:textId="77777777" w:rsidR="008B0522" w:rsidRDefault="008B0522" w:rsidP="008B0522">
          <w:pPr>
            <w:pStyle w:val="CitaviBibliographyEntry"/>
          </w:pPr>
          <w:r>
            <w:t>[18]</w:t>
          </w:r>
          <w:r>
            <w:tab/>
          </w:r>
          <w:bookmarkStart w:id="122" w:name="_CTVL00173f9bbb876e1489282b9313eff033488"/>
          <w:r>
            <w:t>D. Seleem, M. A. Shamseldin, and H. Eleashy, "Design and Control of Delta Robot (mini review),"</w:t>
          </w:r>
          <w:bookmarkEnd w:id="122"/>
          <w:r>
            <w:t xml:space="preserve"> </w:t>
          </w:r>
          <w:r w:rsidRPr="008B0522">
            <w:rPr>
              <w:i/>
            </w:rPr>
            <w:t>Future Engineering Journal</w:t>
          </w:r>
          <w:r w:rsidRPr="008B0522">
            <w:t>, vol. 5, no. 1, 2025. [Online]. Available: https://​digitalcommons.aaru.edu.jo​/​fej/​vol5/​iss1/​2</w:t>
          </w:r>
        </w:p>
        <w:p w14:paraId="04A566BC" w14:textId="77777777" w:rsidR="008B0522" w:rsidRDefault="008B0522" w:rsidP="008B0522">
          <w:pPr>
            <w:pStyle w:val="CitaviBibliographyEntry"/>
          </w:pPr>
          <w:r>
            <w:t>[19]</w:t>
          </w:r>
          <w:r>
            <w:tab/>
          </w:r>
          <w:bookmarkStart w:id="123" w:name="_CTVL0019a4667dc436f493c9376b3c68df4fcf3"/>
          <w:r>
            <w:t>M. Saadeh and C. Koutsougeras, "DEVELOPMENT OF A CARTESIAN ROBOT WITH IMAGE PROCESSING AND GRASP DETECTION," in pp. 1246–1257.</w:t>
          </w:r>
        </w:p>
        <w:bookmarkEnd w:id="123"/>
        <w:p w14:paraId="4A4999B1" w14:textId="77777777" w:rsidR="008B0522" w:rsidRDefault="008B0522" w:rsidP="008B0522">
          <w:pPr>
            <w:pStyle w:val="CitaviBibliographyEntry"/>
          </w:pPr>
          <w:r>
            <w:t>[20]</w:t>
          </w:r>
          <w:r>
            <w:tab/>
          </w:r>
          <w:bookmarkStart w:id="124" w:name="_CTVL0012830e8922d214ed2b053b85c418e964e"/>
          <w:r w:rsidRPr="008B0522">
            <w:rPr>
              <w:i/>
            </w:rPr>
            <w:t>UR10e.</w:t>
          </w:r>
          <w:bookmarkEnd w:id="124"/>
          <w:r w:rsidRPr="008B0522">
            <w:rPr>
              <w:i/>
            </w:rPr>
            <w:t xml:space="preserve"> </w:t>
          </w:r>
          <w:r w:rsidRPr="008B0522">
            <w:t>[Online]. Available: https://​www.universal-robots.com​/​products/​ur10e/​ (accessed: Aug. 19 2025).</w:t>
          </w:r>
        </w:p>
        <w:p w14:paraId="6F6670EF" w14:textId="77777777" w:rsidR="008B0522" w:rsidRDefault="008B0522" w:rsidP="008B0522">
          <w:pPr>
            <w:pStyle w:val="CitaviBibliographyEntry"/>
          </w:pPr>
          <w:r>
            <w:t>[21]</w:t>
          </w:r>
          <w:r>
            <w:tab/>
          </w:r>
          <w:bookmarkStart w:id="125" w:name="_CTVL001ea552e296b274672b840a797117474fa"/>
          <w:r>
            <w:t>P. Sanz, "Robotics: Modeling, Planning, and Control (Siciliano, B. et al; 2009) [On the Shelf],"</w:t>
          </w:r>
          <w:bookmarkEnd w:id="125"/>
          <w:r>
            <w:t xml:space="preserve"> </w:t>
          </w:r>
          <w:r w:rsidRPr="008B0522">
            <w:rPr>
              <w:i/>
            </w:rPr>
            <w:t>IEEE Robot. Automat. Mag.</w:t>
          </w:r>
          <w:r w:rsidRPr="008B0522">
            <w:t>, vol. 16, no. 4, p. 101, 2009, doi: 10.1109/MRA.2009.934833.</w:t>
          </w:r>
        </w:p>
        <w:p w14:paraId="2282FAB5" w14:textId="77777777" w:rsidR="008B0522" w:rsidRDefault="008B0522" w:rsidP="008B0522">
          <w:pPr>
            <w:pStyle w:val="CitaviBibliographyEntry"/>
          </w:pPr>
          <w:r>
            <w:t>[22]</w:t>
          </w:r>
          <w:r>
            <w:tab/>
          </w:r>
          <w:bookmarkStart w:id="126" w:name="_CTVL0010c2aaf79fba841c09bb7ec25e05ce2df"/>
          <w:r>
            <w:t>Universal Robots,</w:t>
          </w:r>
          <w:bookmarkEnd w:id="126"/>
          <w:r>
            <w:t xml:space="preserve"> </w:t>
          </w:r>
          <w:r w:rsidRPr="008B0522">
            <w:rPr>
              <w:i/>
            </w:rPr>
            <w:t xml:space="preserve">DH Parameters for calculations of kinematics and dynamics. </w:t>
          </w:r>
          <w:r w:rsidRPr="008B0522">
            <w:t>[Online]. Available: https://​www.universal-robots.com​/​articles/​ur/​application-​installation/​dh-​parameters-​for-​calculations-​of-​kinematics-​and-​dynamics/​</w:t>
          </w:r>
        </w:p>
        <w:p w14:paraId="078638D9" w14:textId="77777777" w:rsidR="008B0522" w:rsidRDefault="008B0522" w:rsidP="008B0522">
          <w:pPr>
            <w:pStyle w:val="CitaviBibliographyEntry"/>
          </w:pPr>
          <w:r>
            <w:t>[23]</w:t>
          </w:r>
          <w:r>
            <w:tab/>
          </w:r>
          <w:bookmarkStart w:id="127" w:name="_CTVL0012ce7d3fdae2c4e9d9f3f2a0710370d64"/>
          <w:r>
            <w:t>Universal Robots,</w:t>
          </w:r>
          <w:bookmarkEnd w:id="127"/>
          <w:r>
            <w:t xml:space="preserve"> </w:t>
          </w:r>
          <w:r w:rsidRPr="008B0522">
            <w:rPr>
              <w:i/>
            </w:rPr>
            <w:t xml:space="preserve">UR10e User Manual. </w:t>
          </w:r>
          <w:r w:rsidRPr="008B0522">
            <w:t>[Online]. Available: https://​www.universal-robots.com​/​manuals/​EN/​PDF/​SW5_​19/​user-​manual-​UR10e-​PDF_​online/​711-​039-​00_​UR10e_​User_​Manual_​en_​Global.pdf (accessed: 15-072025).</w:t>
          </w:r>
        </w:p>
        <w:p w14:paraId="60E502D5" w14:textId="77777777" w:rsidR="008B0522" w:rsidRDefault="008B0522" w:rsidP="008B0522">
          <w:pPr>
            <w:pStyle w:val="CitaviBibliographyEntry"/>
          </w:pPr>
          <w:r>
            <w:t>[24]</w:t>
          </w:r>
          <w:r>
            <w:tab/>
          </w:r>
          <w:bookmarkStart w:id="128" w:name="_CTVL001c7748f8923ed498e9c1586fd2544f82b"/>
          <w:r>
            <w:t>K. Eshraghi, P. Jiang, D. Suraci, and M. Atherton, "Preliminary Study of End-Effector Compliance for Reducing Insertion Force in Automated Fluid Coupling for Trains,"</w:t>
          </w:r>
          <w:bookmarkEnd w:id="128"/>
          <w:r>
            <w:t xml:space="preserve"> </w:t>
          </w:r>
          <w:r w:rsidRPr="008B0522">
            <w:rPr>
              <w:i/>
            </w:rPr>
            <w:t>JID</w:t>
          </w:r>
          <w:r w:rsidRPr="008B0522">
            <w:t>, vol. 24, 3-4, pp. 139–161, 2022, doi: 10.3233/JID200017.</w:t>
          </w:r>
        </w:p>
        <w:p w14:paraId="147F1CF1" w14:textId="77777777" w:rsidR="008B0522" w:rsidRDefault="008B0522" w:rsidP="008B0522">
          <w:pPr>
            <w:pStyle w:val="CitaviBibliographyEntry"/>
          </w:pPr>
          <w:r>
            <w:t>[25]</w:t>
          </w:r>
          <w:r>
            <w:tab/>
          </w:r>
          <w:bookmarkStart w:id="129" w:name="_CTVL001d8d83f1d064d419fbab92107e09b06d5"/>
          <w:r>
            <w:t>P. Georgi, S. Ehnert, K. Güzel, and H.-C. Möhring, "Design and simulation of a multisensory-multi-process end-effector for application to various kinematics,"</w:t>
          </w:r>
          <w:bookmarkEnd w:id="129"/>
          <w:r>
            <w:t xml:space="preserve"> </w:t>
          </w:r>
          <w:r w:rsidRPr="008B0522">
            <w:rPr>
              <w:i/>
            </w:rPr>
            <w:t>Procedia CIRP</w:t>
          </w:r>
          <w:r w:rsidRPr="008B0522">
            <w:t>, vol. 130, pp. 915–923, 2024, doi: 10.1016/j.procir.2024.10.185.</w:t>
          </w:r>
        </w:p>
        <w:p w14:paraId="3B25107F" w14:textId="77777777" w:rsidR="008B0522" w:rsidRDefault="008B0522" w:rsidP="008B0522">
          <w:pPr>
            <w:pStyle w:val="CitaviBibliographyEntry"/>
          </w:pPr>
          <w:r>
            <w:lastRenderedPageBreak/>
            <w:t>[26]</w:t>
          </w:r>
          <w:r>
            <w:tab/>
          </w:r>
          <w:bookmarkStart w:id="130" w:name="_CTVL001558862bf980f4aacac032fdf66aeace7"/>
          <w:r>
            <w:t>M. Gu</w:t>
          </w:r>
          <w:bookmarkEnd w:id="130"/>
          <w:r>
            <w:t>o</w:t>
          </w:r>
          <w:r w:rsidRPr="008B0522">
            <w:rPr>
              <w:i/>
            </w:rPr>
            <w:t xml:space="preserve"> et al., </w:t>
          </w:r>
          <w:r w:rsidRPr="008B0522">
            <w:t xml:space="preserve">"Design of parallel-jaw gripper tip surfaces for robust grasping," in </w:t>
          </w:r>
          <w:r w:rsidRPr="008B0522">
            <w:rPr>
              <w:i/>
            </w:rPr>
            <w:t>2017 IEEE International Conference on Robotics and Automation (ICRA)</w:t>
          </w:r>
          <w:r w:rsidRPr="008B0522">
            <w:t>, Singapore, Singapore, May. 2017 - Jun. 2017, pp. 2831–2838.</w:t>
          </w:r>
        </w:p>
        <w:p w14:paraId="03146119" w14:textId="77777777" w:rsidR="008B0522" w:rsidRDefault="008B0522" w:rsidP="008B0522">
          <w:pPr>
            <w:pStyle w:val="CitaviBibliographyEntry"/>
          </w:pPr>
          <w:r>
            <w:t>[27]</w:t>
          </w:r>
          <w:r>
            <w:tab/>
          </w:r>
          <w:bookmarkStart w:id="131" w:name="_CTVL001f314be2e4bf246c9839685ab18247f93"/>
          <w:r>
            <w:t>HITBOT,</w:t>
          </w:r>
          <w:bookmarkEnd w:id="131"/>
          <w:r>
            <w:t xml:space="preserve"> </w:t>
          </w:r>
          <w:r w:rsidRPr="008B0522">
            <w:rPr>
              <w:i/>
            </w:rPr>
            <w:t xml:space="preserve">Commonly used robotic Grippers. </w:t>
          </w:r>
          <w:r w:rsidRPr="008B0522">
            <w:t>[Online]. Available: https://​www.hitbotrobot.com​/​commonly-​used-​electric-​grippers/​ (accessed: Jul. 24 2025).</w:t>
          </w:r>
        </w:p>
        <w:p w14:paraId="4B50F4CC" w14:textId="77777777" w:rsidR="008B0522" w:rsidRDefault="008B0522" w:rsidP="008B0522">
          <w:pPr>
            <w:pStyle w:val="CitaviBibliographyEntry"/>
          </w:pPr>
          <w:r>
            <w:t>[28]</w:t>
          </w:r>
          <w:r>
            <w:tab/>
          </w:r>
          <w:bookmarkStart w:id="132" w:name="_CTVL0017f32eca8b41a40b1968da99b3578c562"/>
          <w:r>
            <w:t>M. Liu, L. Hao, W. Zhang, and Z. Zhao, "A novel design of shape-memory alloy-based soft robotic gripper with variable stiffness,"</w:t>
          </w:r>
          <w:bookmarkEnd w:id="132"/>
          <w:r>
            <w:t xml:space="preserve"> </w:t>
          </w:r>
          <w:r w:rsidRPr="008B0522">
            <w:rPr>
              <w:i/>
            </w:rPr>
            <w:t>International Journal of Advanced Robotic Systems</w:t>
          </w:r>
          <w:r w:rsidRPr="008B0522">
            <w:t>, vol. 17, no. 1, 2020, doi: 10.1177/1729881420907813.</w:t>
          </w:r>
        </w:p>
        <w:p w14:paraId="25F958D6" w14:textId="77777777" w:rsidR="008B0522" w:rsidRDefault="008B0522" w:rsidP="008B0522">
          <w:pPr>
            <w:pStyle w:val="CitaviBibliographyEntry"/>
          </w:pPr>
          <w:r>
            <w:t>[29]</w:t>
          </w:r>
          <w:r>
            <w:tab/>
          </w:r>
          <w:bookmarkStart w:id="133" w:name="_CTVL00156edac11037e49699c2ff861a80bf797"/>
          <w:r>
            <w:t>On Robot,</w:t>
          </w:r>
          <w:bookmarkEnd w:id="133"/>
          <w:r>
            <w:t xml:space="preserve"> </w:t>
          </w:r>
          <w:r w:rsidRPr="008B0522">
            <w:rPr>
              <w:i/>
            </w:rPr>
            <w:t xml:space="preserve">Products and applications. </w:t>
          </w:r>
          <w:r w:rsidRPr="008B0522">
            <w:t>[Online]. Available: https://​onrobot.com​/​en/​products (accessed: Jul. 24 2025).</w:t>
          </w:r>
        </w:p>
        <w:p w14:paraId="051E48DE" w14:textId="77777777" w:rsidR="008B0522" w:rsidRDefault="008B0522" w:rsidP="008B0522">
          <w:pPr>
            <w:pStyle w:val="CitaviBibliographyEntry"/>
          </w:pPr>
          <w:r>
            <w:t>[30]</w:t>
          </w:r>
          <w:r>
            <w:tab/>
          </w:r>
          <w:bookmarkStart w:id="134" w:name="_CTVL001f2535e989f1240f6969e906aba24812e"/>
          <w:r w:rsidRPr="008B0522">
            <w:rPr>
              <w:i/>
            </w:rPr>
            <w:t>Robotic</w:t>
          </w:r>
          <w:bookmarkEnd w:id="134"/>
          <w:r w:rsidRPr="008B0522">
            <w:rPr>
              <w:i/>
            </w:rPr>
            <w:t>s</w:t>
          </w:r>
          <w:r w:rsidRPr="008B0522">
            <w:t>: Springer, London, 2010.</w:t>
          </w:r>
        </w:p>
        <w:p w14:paraId="0A07BA2D" w14:textId="77777777" w:rsidR="008B0522" w:rsidRDefault="008B0522" w:rsidP="008B0522">
          <w:pPr>
            <w:pStyle w:val="CitaviBibliographyEntry"/>
          </w:pPr>
          <w:r>
            <w:t>[31]</w:t>
          </w:r>
          <w:r>
            <w:tab/>
          </w:r>
          <w:bookmarkStart w:id="135" w:name="_CTVL00189149576c2944a189c66285d34f5fae8"/>
          <w:r>
            <w:t>V. K. Rai, "Temperature sensors and optical sensors," (in En;en),</w:t>
          </w:r>
          <w:bookmarkEnd w:id="135"/>
          <w:r>
            <w:t xml:space="preserve"> </w:t>
          </w:r>
          <w:r w:rsidRPr="008B0522">
            <w:rPr>
              <w:i/>
            </w:rPr>
            <w:t>Appl. Phys. B</w:t>
          </w:r>
          <w:r w:rsidRPr="008B0522">
            <w:t>, vol. 88, no. 2, pp. 297–303, 2007, doi: 10.1007/s00340-007-2717-4.</w:t>
          </w:r>
        </w:p>
        <w:p w14:paraId="4F484405" w14:textId="77777777" w:rsidR="008B0522" w:rsidRDefault="008B0522" w:rsidP="008B0522">
          <w:pPr>
            <w:pStyle w:val="CitaviBibliographyEntry"/>
          </w:pPr>
          <w:r>
            <w:t>[32]</w:t>
          </w:r>
          <w:r>
            <w:tab/>
          </w:r>
          <w:bookmarkStart w:id="136" w:name="_CTVL0011a249218437746f291d5c907317fc4c6"/>
          <w:r>
            <w:t>W.-P. Shi</w:t>
          </w:r>
          <w:bookmarkEnd w:id="136"/>
          <w:r>
            <w:t>h</w:t>
          </w:r>
          <w:r w:rsidRPr="008B0522">
            <w:rPr>
              <w:i/>
            </w:rPr>
            <w:t xml:space="preserve"> et al., </w:t>
          </w:r>
          <w:r w:rsidRPr="008B0522">
            <w:t xml:space="preserve">"Flexible Temperature Sensor Array Based on a Graphite-Polydimethylsiloxane Composite," </w:t>
          </w:r>
          <w:r w:rsidRPr="008B0522">
            <w:rPr>
              <w:i/>
            </w:rPr>
            <w:t>Sensors</w:t>
          </w:r>
          <w:r w:rsidRPr="008B0522">
            <w:t>, vol. 10, no. 4, pp. 3597–3610, 2010, doi: 10.3390/s100403597.</w:t>
          </w:r>
        </w:p>
        <w:p w14:paraId="590F64BD" w14:textId="77777777" w:rsidR="008B0522" w:rsidRDefault="008B0522" w:rsidP="008B0522">
          <w:pPr>
            <w:pStyle w:val="CitaviBibliographyEntry"/>
          </w:pPr>
          <w:r>
            <w:t>[33]</w:t>
          </w:r>
          <w:r>
            <w:tab/>
          </w:r>
          <w:bookmarkStart w:id="137" w:name="_CTVL0018b0c9793620b4c78a6ef5fed4f1a8462"/>
          <w:r>
            <w:t>Intel® RealSense™ Depth and Tracking Cameras,</w:t>
          </w:r>
          <w:bookmarkEnd w:id="137"/>
          <w:r>
            <w:t xml:space="preserve"> </w:t>
          </w:r>
          <w:r w:rsidRPr="008B0522">
            <w:rPr>
              <w:i/>
            </w:rPr>
            <w:t xml:space="preserve">Depth Camera D435i. </w:t>
          </w:r>
          <w:r w:rsidRPr="008B0522">
            <w:t>[Online]. Available: https://​realsenseai.com​/​stereo-​depth-​cameras/​depth-​camera-​d435i/​</w:t>
          </w:r>
        </w:p>
        <w:p w14:paraId="608670A2" w14:textId="77777777" w:rsidR="008B0522" w:rsidRDefault="008B0522" w:rsidP="008B0522">
          <w:pPr>
            <w:pStyle w:val="CitaviBibliographyEntry"/>
          </w:pPr>
          <w:r>
            <w:t>[34]</w:t>
          </w:r>
          <w:r>
            <w:tab/>
          </w:r>
          <w:bookmarkStart w:id="138" w:name="_CTVL0014e3182c1f72c4061b2b5d345c464d274"/>
          <w:r>
            <w:t>L. Huan</w:t>
          </w:r>
          <w:bookmarkEnd w:id="138"/>
          <w:r>
            <w:t>g</w:t>
          </w:r>
          <w:r w:rsidRPr="008B0522">
            <w:rPr>
              <w:i/>
            </w:rPr>
            <w:t xml:space="preserve"> et al., </w:t>
          </w:r>
          <w:r w:rsidRPr="008B0522">
            <w:t xml:space="preserve">"Research progress of multifunctional flexible proximity sensors," </w:t>
          </w:r>
          <w:r w:rsidRPr="008B0522">
            <w:rPr>
              <w:i/>
            </w:rPr>
            <w:t>Sensors and Actuators A: Physical</w:t>
          </w:r>
          <w:r w:rsidRPr="008B0522">
            <w:t>, vol. 360, p. 114500, 2023, doi: 10.1016/j.sna.2023.114500.</w:t>
          </w:r>
        </w:p>
        <w:p w14:paraId="15DF7835" w14:textId="77777777" w:rsidR="008B0522" w:rsidRDefault="008B0522" w:rsidP="008B0522">
          <w:pPr>
            <w:pStyle w:val="CitaviBibliographyEntry"/>
          </w:pPr>
          <w:r>
            <w:t>[35]</w:t>
          </w:r>
          <w:r>
            <w:tab/>
          </w:r>
          <w:bookmarkStart w:id="139" w:name="_CTVL001a44094269b3e4d558eab0909095c7e51"/>
          <w:r>
            <w:t>T. Swedberg, "Force Torque Sensors Enhance Robotic Precision and Sensitivity,"</w:t>
          </w:r>
          <w:bookmarkEnd w:id="139"/>
          <w:r>
            <w:t xml:space="preserve"> </w:t>
          </w:r>
          <w:r w:rsidRPr="008B0522">
            <w:rPr>
              <w:i/>
            </w:rPr>
            <w:t>JHFOSTER</w:t>
          </w:r>
          <w:r w:rsidRPr="008B0522">
            <w:t>, 07 Oct., 2025. https://​jhfoster.com​/​automation-​blogs/​force-​torque-​sensors-​enhance-​robotic-​precision-​and-​sensitivity/​ (accessed: Jul. 26 2025).</w:t>
          </w:r>
        </w:p>
        <w:p w14:paraId="1BC254E6" w14:textId="77777777" w:rsidR="008B0522" w:rsidRDefault="008B0522" w:rsidP="008B0522">
          <w:pPr>
            <w:pStyle w:val="CitaviBibliographyEntry"/>
          </w:pPr>
          <w:r>
            <w:t>[36]</w:t>
          </w:r>
          <w:r>
            <w:tab/>
          </w:r>
          <w:bookmarkStart w:id="140" w:name="_CTVL00122b54edc963c4a42ab12f05b95607757"/>
          <w:r>
            <w:t>Bota Systems,</w:t>
          </w:r>
          <w:bookmarkEnd w:id="140"/>
          <w:r>
            <w:t xml:space="preserve"> </w:t>
          </w:r>
          <w:r w:rsidRPr="008B0522">
            <w:rPr>
              <w:i/>
            </w:rPr>
            <w:t xml:space="preserve">What's a force torque sensor? | Bota Systems. </w:t>
          </w:r>
          <w:r w:rsidRPr="008B0522">
            <w:t>[Online]. Available: https://​www.botasys.com​/​post/​force-​torque-​sensor (accessed: Jul. 26 2025).</w:t>
          </w:r>
        </w:p>
        <w:p w14:paraId="21D7E674" w14:textId="77777777" w:rsidR="008B0522" w:rsidRDefault="008B0522" w:rsidP="008B0522">
          <w:pPr>
            <w:pStyle w:val="CitaviBibliographyEntry"/>
          </w:pPr>
          <w:r>
            <w:t>[37]</w:t>
          </w:r>
          <w:r>
            <w:tab/>
          </w:r>
          <w:bookmarkStart w:id="141" w:name="_CTVL001db3f0cf410814338a906d9938de7232c"/>
          <w:r>
            <w:t>G. Laudante, M. Mirto, O. Pennacchio, and S. Pirozzi, "A multi-modal sensing system for human-robot interaction through tactile and proximity data,"</w:t>
          </w:r>
          <w:bookmarkEnd w:id="141"/>
          <w:r>
            <w:t xml:space="preserve"> </w:t>
          </w:r>
          <w:r w:rsidRPr="008B0522">
            <w:rPr>
              <w:i/>
            </w:rPr>
            <w:t>Front. Robot. AI</w:t>
          </w:r>
          <w:r w:rsidRPr="008B0522">
            <w:t>, vol. 12, p. 1581154, 2025, doi: 10.3389/frobt.2025.1581154.</w:t>
          </w:r>
        </w:p>
        <w:p w14:paraId="4A544E0C" w14:textId="77777777" w:rsidR="008B0522" w:rsidRDefault="008B0522" w:rsidP="008B0522">
          <w:pPr>
            <w:pStyle w:val="CitaviBibliographyEntry"/>
          </w:pPr>
          <w:r>
            <w:t>[38]</w:t>
          </w:r>
          <w:r>
            <w:tab/>
          </w:r>
          <w:bookmarkStart w:id="142" w:name="_CTVL0013f96f2826db24c15ab931e0bb3027c02"/>
          <w:r>
            <w:t>A. Angleraud, A. Ekrekli, K. Samarawickrama, G. Sharma, and R. Pieters, "Sensor-based human–robot collaboration for industrial tasks,"</w:t>
          </w:r>
          <w:bookmarkEnd w:id="142"/>
          <w:r>
            <w:t xml:space="preserve"> </w:t>
          </w:r>
          <w:r w:rsidRPr="008B0522">
            <w:rPr>
              <w:i/>
            </w:rPr>
            <w:t>Robotics and Computer-Integrated Manufacturing</w:t>
          </w:r>
          <w:r w:rsidRPr="008B0522">
            <w:t>, vol. 86, p. 102663, 2024, doi: 10.1016/j.rcim.2023.102663.</w:t>
          </w:r>
        </w:p>
        <w:p w14:paraId="61EC281A" w14:textId="77777777" w:rsidR="008B0522" w:rsidRDefault="008B0522" w:rsidP="008B0522">
          <w:pPr>
            <w:pStyle w:val="CitaviBibliographyEntry"/>
          </w:pPr>
          <w:r>
            <w:t>[39]</w:t>
          </w:r>
          <w:r>
            <w:tab/>
          </w:r>
          <w:bookmarkStart w:id="143" w:name="_CTVL0019d644cbf4ebf4222a60d4f539044095d"/>
          <w:r>
            <w:t>ISO,</w:t>
          </w:r>
          <w:bookmarkEnd w:id="143"/>
          <w:r>
            <w:t xml:space="preserve"> </w:t>
          </w:r>
          <w:r w:rsidRPr="008B0522">
            <w:rPr>
              <w:i/>
            </w:rPr>
            <w:t xml:space="preserve">ISO/TS 15066:2016. </w:t>
          </w:r>
          <w:r w:rsidRPr="008B0522">
            <w:t>[Online]. Available: https://​www.iso.org​/​standard/​62996.html (accessed: Jul. 26 2025).</w:t>
          </w:r>
        </w:p>
        <w:p w14:paraId="1243C263" w14:textId="77777777" w:rsidR="008B0522" w:rsidRDefault="008B0522" w:rsidP="008B0522">
          <w:pPr>
            <w:pStyle w:val="CitaviBibliographyEntry"/>
          </w:pPr>
          <w:r>
            <w:lastRenderedPageBreak/>
            <w:t>[40]</w:t>
          </w:r>
          <w:r>
            <w:tab/>
          </w:r>
          <w:bookmarkStart w:id="144" w:name="_CTVL001f12f13bc80cb4e1e9c75f79836d3f76b"/>
          <w:r>
            <w:t>Z. Pan, J. Polden, N. Larkin, S. van Duin, and J. Norrish, "Recent progress on programming methods for industrial robots,"</w:t>
          </w:r>
          <w:bookmarkEnd w:id="144"/>
          <w:r>
            <w:t xml:space="preserve"> </w:t>
          </w:r>
          <w:r w:rsidRPr="008B0522">
            <w:rPr>
              <w:i/>
            </w:rPr>
            <w:t>Robotics and Computer-Integrated Manufacturing</w:t>
          </w:r>
          <w:r w:rsidRPr="008B0522">
            <w:t>, vol. 28, no. 2, pp. 87–94, 2012, doi: 10.1016/j.rcim.2011.08.004.</w:t>
          </w:r>
        </w:p>
        <w:p w14:paraId="466776BA" w14:textId="77777777" w:rsidR="008B0522" w:rsidRDefault="008B0522" w:rsidP="008B0522">
          <w:pPr>
            <w:pStyle w:val="CitaviBibliographyEntry"/>
          </w:pPr>
          <w:r>
            <w:t>[41]</w:t>
          </w:r>
          <w:r>
            <w:tab/>
          </w:r>
          <w:bookmarkStart w:id="145" w:name="_CTVL001b743a983147b4390a40d91d67a63f5af"/>
          <w:r w:rsidRPr="008B0522">
            <w:rPr>
              <w:i/>
            </w:rPr>
            <w:t>Five ways to program a cobot.</w:t>
          </w:r>
          <w:bookmarkEnd w:id="145"/>
          <w:r w:rsidRPr="008B0522">
            <w:rPr>
              <w:i/>
            </w:rPr>
            <w:t xml:space="preserve"> </w:t>
          </w:r>
          <w:r w:rsidRPr="008B0522">
            <w:t>[Online]. Available: https://​www.universal-robots.com​/​developer/​five-​ways-​to-​program-​a-​cobot/​ (accessed: Jul. 27 2025).</w:t>
          </w:r>
        </w:p>
        <w:p w14:paraId="04295504" w14:textId="77777777" w:rsidR="008B0522" w:rsidRDefault="008B0522" w:rsidP="008B0522">
          <w:pPr>
            <w:pStyle w:val="CitaviBibliographyEntry"/>
          </w:pPr>
          <w:r>
            <w:t>[42]</w:t>
          </w:r>
          <w:r>
            <w:tab/>
          </w:r>
          <w:bookmarkStart w:id="146" w:name="_CTVL00178e80c7b11fd4380bdfc9f4af8d319eb"/>
          <w:r>
            <w:t>Universal Robots,</w:t>
          </w:r>
          <w:bookmarkEnd w:id="146"/>
          <w:r>
            <w:t xml:space="preserve"> </w:t>
          </w:r>
          <w:r w:rsidRPr="008B0522">
            <w:rPr>
              <w:i/>
            </w:rPr>
            <w:t xml:space="preserve">URScript API Reference - scriptManual. </w:t>
          </w:r>
          <w:r w:rsidRPr="008B0522">
            <w:t>Accessed: Jul. 27 2025. [Online]. Available: https://​s3-eu-west-1.amazonaws.com​/​ur-​support-​site/​69544/​scriptManual.pdf</w:t>
          </w:r>
        </w:p>
        <w:p w14:paraId="3F0DA978" w14:textId="77777777" w:rsidR="008B0522" w:rsidRDefault="008B0522" w:rsidP="008B0522">
          <w:pPr>
            <w:pStyle w:val="CitaviBibliographyEntry"/>
          </w:pPr>
          <w:r>
            <w:t>[43]</w:t>
          </w:r>
          <w:r>
            <w:tab/>
          </w:r>
          <w:bookmarkStart w:id="147" w:name="_CTVL0010cf3fb724a244cf2bcf44b4f3be7d5bf"/>
          <w:r w:rsidRPr="008B0522">
            <w:rPr>
              <w:i/>
            </w:rPr>
            <w:t>ROS: an open-source Robot Operating Syste</w:t>
          </w:r>
          <w:bookmarkEnd w:id="147"/>
          <w:r w:rsidRPr="008B0522">
            <w:rPr>
              <w:i/>
            </w:rPr>
            <w:t>m</w:t>
          </w:r>
          <w:r w:rsidRPr="008B0522">
            <w:t>, 2009. [Online]. Available: http://​lars.mec.ua.pt​/​public/​lar%20projects/​binpicking/​2016_​rodrigosalgueiro/​lib/​ros/​icraoss09-​ros.pdf</w:t>
          </w:r>
        </w:p>
        <w:p w14:paraId="120B06EB" w14:textId="77777777" w:rsidR="008B0522" w:rsidRDefault="008B0522" w:rsidP="008B0522">
          <w:pPr>
            <w:pStyle w:val="CitaviBibliographyEntry"/>
          </w:pPr>
          <w:r>
            <w:t>[44]</w:t>
          </w:r>
          <w:r>
            <w:tab/>
          </w:r>
          <w:bookmarkStart w:id="148" w:name="_CTVL001ab601364f9e34568a9f3c8a1945fdf78"/>
          <w:r>
            <w:t>A. Cherubini and D. Navarro-Alarcon, "Sensor-Based Control for Collaborative Robots: Fundamentals, Challenges, and Opportunities,"</w:t>
          </w:r>
          <w:bookmarkEnd w:id="148"/>
          <w:r>
            <w:t xml:space="preserve"> </w:t>
          </w:r>
          <w:r w:rsidRPr="008B0522">
            <w:rPr>
              <w:i/>
            </w:rPr>
            <w:t>Frontiers in neurorobotics</w:t>
          </w:r>
          <w:r w:rsidRPr="008B0522">
            <w:t>, vol. 14, p. 576846, 2020, doi: 10.3389/fnbot.2020.576846.</w:t>
          </w:r>
        </w:p>
        <w:p w14:paraId="4BCBB283" w14:textId="77777777" w:rsidR="008B0522" w:rsidRDefault="008B0522" w:rsidP="008B0522">
          <w:pPr>
            <w:pStyle w:val="CitaviBibliographyEntry"/>
          </w:pPr>
          <w:r>
            <w:t>[45]</w:t>
          </w:r>
          <w:r>
            <w:tab/>
          </w:r>
          <w:bookmarkStart w:id="149" w:name="_CTVL001248a8d6ae70c4bd39ea86638ed85a15b"/>
          <w:r w:rsidRPr="008B0522">
            <w:rPr>
              <w:i/>
            </w:rPr>
            <w:t>ROS 2 integration paths — Universal Robots ROS 2 Driver Documentation 0.1 documentation.</w:t>
          </w:r>
          <w:bookmarkEnd w:id="149"/>
          <w:r w:rsidRPr="008B0522">
            <w:rPr>
              <w:i/>
            </w:rPr>
            <w:t xml:space="preserve"> </w:t>
          </w:r>
          <w:r w:rsidRPr="008B0522">
            <w:t>[Online]. Available: https://​docs.universal-robots.com​/​Universal_​Robots_​ROS2_​Documentation/​doc/​ros2_​controller_​vs_​driver.html (accessed: Jul. 29 2025).</w:t>
          </w:r>
        </w:p>
        <w:p w14:paraId="2811A6FA" w14:textId="77777777" w:rsidR="008B0522" w:rsidRDefault="008B0522" w:rsidP="008B0522">
          <w:pPr>
            <w:pStyle w:val="CitaviBibliographyEntry"/>
          </w:pPr>
          <w:r>
            <w:t>[46]</w:t>
          </w:r>
          <w:r>
            <w:tab/>
          </w:r>
          <w:bookmarkStart w:id="150" w:name="_CTVL00129126462a3ff4fa49143cf4861565597"/>
          <w:r w:rsidRPr="008B0522">
            <w:rPr>
              <w:i/>
            </w:rPr>
            <w:t>Design patterns for research methods: Iterative field researc</w:t>
          </w:r>
          <w:bookmarkEnd w:id="150"/>
          <w:r w:rsidRPr="008B0522">
            <w:rPr>
              <w:i/>
            </w:rPr>
            <w:t>h</w:t>
          </w:r>
          <w:r w:rsidRPr="008B0522">
            <w:t>, 2009. [Online]. Available: https://​kpratt.net​/​wp-​content/​uploads/​2009/​01/​research_​methods.pdf</w:t>
          </w:r>
        </w:p>
        <w:p w14:paraId="4DA3E5BA" w14:textId="77777777" w:rsidR="008B0522" w:rsidRDefault="008B0522" w:rsidP="008B0522">
          <w:pPr>
            <w:pStyle w:val="CitaviBibliographyEntry"/>
          </w:pPr>
          <w:r>
            <w:t>[47]</w:t>
          </w:r>
          <w:r>
            <w:tab/>
          </w:r>
          <w:bookmarkStart w:id="151" w:name="_CTVL0017220825f586f448c9b909ee4188fb4e1"/>
          <w:r>
            <w:t>BEN Buchele,</w:t>
          </w:r>
          <w:bookmarkEnd w:id="151"/>
          <w:r>
            <w:t xml:space="preserve"> </w:t>
          </w:r>
          <w:r w:rsidRPr="008B0522">
            <w:rPr>
              <w:i/>
            </w:rPr>
            <w:t xml:space="preserve">BEN Buchele Elektromotorenwerke GmbH in Nürnberg. </w:t>
          </w:r>
          <w:r w:rsidRPr="008B0522">
            <w:t>[Online]. Available: https://​www.benbuchele.de​/​</w:t>
          </w:r>
        </w:p>
        <w:p w14:paraId="07C3C943" w14:textId="77777777" w:rsidR="008B0522" w:rsidRDefault="008B0522" w:rsidP="008B0522">
          <w:pPr>
            <w:pStyle w:val="CitaviBibliographyEntry"/>
          </w:pPr>
          <w:r>
            <w:t>[48]</w:t>
          </w:r>
          <w:r>
            <w:tab/>
          </w:r>
          <w:bookmarkStart w:id="152" w:name="_CTVL001b7ba2444aed649cdb40e52c9ce7b4a17"/>
          <w:r>
            <w:t>Elmotec Statomat,</w:t>
          </w:r>
          <w:bookmarkEnd w:id="152"/>
          <w:r>
            <w:t xml:space="preserve"> </w:t>
          </w:r>
          <w:r w:rsidRPr="008B0522">
            <w:rPr>
              <w:i/>
            </w:rPr>
            <w:t xml:space="preserve">Slot Insulation - Elmotec Statomat. </w:t>
          </w:r>
          <w:r w:rsidRPr="008B0522">
            <w:t>[Online]. Available: https://​www.elmotec-statomat.eu​/​en/​manufacturing-​process/​slot-​insulation/​</w:t>
          </w:r>
        </w:p>
        <w:p w14:paraId="2E374443" w14:textId="77777777" w:rsidR="008B0522" w:rsidRDefault="008B0522" w:rsidP="008B0522">
          <w:pPr>
            <w:pStyle w:val="CitaviBibliographyEntry"/>
          </w:pPr>
          <w:r>
            <w:t>[49]</w:t>
          </w:r>
          <w:r>
            <w:tab/>
          </w:r>
          <w:bookmarkStart w:id="153" w:name="_CTVL001c9ee9665b6354461bd15ef5f5afcd16f"/>
          <w:r>
            <w:t>NIDE,</w:t>
          </w:r>
          <w:bookmarkEnd w:id="153"/>
          <w:r>
            <w:t xml:space="preserve"> </w:t>
          </w:r>
          <w:r w:rsidRPr="008B0522">
            <w:rPr>
              <w:i/>
            </w:rPr>
            <w:t xml:space="preserve">Automatic Stator Slot Insulation Paper Inserting Machine for Induction Motor Three Phase Motor Winding. </w:t>
          </w:r>
          <w:r w:rsidRPr="008B0522">
            <w:t>[Online]. Available: https://​salesdpti-nide.en.made-in-china.com​/​product/​SKpnekvGAjWL/​China-​Automatic-​Stator-​Slot-​Insulation-​Paper-​Inserting-​Machine-​for-​Induction-​Motor-​Three-​Phase-​Motor-​Winding.html</w:t>
          </w:r>
        </w:p>
        <w:p w14:paraId="1E0A56F1" w14:textId="77777777" w:rsidR="008B0522" w:rsidRDefault="008B0522" w:rsidP="008B0522">
          <w:pPr>
            <w:pStyle w:val="CitaviBibliographyEntry"/>
          </w:pPr>
          <w:r>
            <w:t>[50]</w:t>
          </w:r>
          <w:r>
            <w:tab/>
          </w:r>
          <w:bookmarkStart w:id="154" w:name="_CTVL001fcfa9b0e72774b14bd2e933b50b61e1e"/>
          <w:r>
            <w:t>GMW Taiwan,</w:t>
          </w:r>
          <w:bookmarkEnd w:id="154"/>
          <w:r>
            <w:t xml:space="preserve"> </w:t>
          </w:r>
          <w:r w:rsidRPr="008B0522">
            <w:rPr>
              <w:i/>
            </w:rPr>
            <w:t xml:space="preserve">GMW CS-2B Stator Slot Cell Inserter. </w:t>
          </w:r>
          <w:r w:rsidRPr="008B0522">
            <w:t>[Online]. Available: https://​www.gmwtaiwan.com​/​Slot-​Cell-​Insertion-​Machine/​GMW-​CS-​2B-​Stator-​Slot-​Cell-​Inserter</w:t>
          </w:r>
        </w:p>
        <w:p w14:paraId="6B4C264B" w14:textId="77777777" w:rsidR="008B0522" w:rsidRDefault="008B0522" w:rsidP="008B0522">
          <w:pPr>
            <w:pStyle w:val="CitaviBibliographyEntry"/>
          </w:pPr>
          <w:r>
            <w:t>[51]</w:t>
          </w:r>
          <w:r>
            <w:tab/>
          </w:r>
          <w:bookmarkStart w:id="155" w:name="_CTVL001aaac3e8671a1413d988b969f7ec81e56"/>
          <w:r w:rsidRPr="008B0522">
            <w:rPr>
              <w:i/>
            </w:rPr>
            <w:t>US4247978A - Methods of making slot liners and stator assemblies including same - Google Patents.</w:t>
          </w:r>
          <w:bookmarkEnd w:id="155"/>
          <w:r w:rsidRPr="008B0522">
            <w:rPr>
              <w:i/>
            </w:rPr>
            <w:t xml:space="preserve"> </w:t>
          </w:r>
          <w:r w:rsidRPr="008B0522">
            <w:t>[Online]. Available: https://​patents.google.com​/​patent/​US4247978A/​en (accessed: Aug. 2 2025).</w:t>
          </w:r>
        </w:p>
        <w:p w14:paraId="65E17B53" w14:textId="77777777" w:rsidR="008B0522" w:rsidRDefault="008B0522" w:rsidP="008B0522">
          <w:pPr>
            <w:pStyle w:val="CitaviBibliographyEntry"/>
          </w:pPr>
          <w:r>
            <w:t>[52]</w:t>
          </w:r>
          <w:r>
            <w:tab/>
          </w:r>
          <w:bookmarkStart w:id="156" w:name="_CTVL001a3e9eb81b99344838e66025ffa94e8f9"/>
          <w:r>
            <w:t>D. Mayer, L. Hausmann, N. Maul, L. Reinschmidt, J. Hofmann, and J. Fleischer, "Systematic Investigation of the Grooving Process and its Influence on Slot Insulation of Stators with Hairpin Technology," in pp. 1–7.</w:t>
          </w:r>
        </w:p>
        <w:bookmarkEnd w:id="156"/>
        <w:p w14:paraId="30FB2438" w14:textId="77777777" w:rsidR="008B0522" w:rsidRDefault="008B0522" w:rsidP="008B0522">
          <w:pPr>
            <w:pStyle w:val="CitaviBibliographyEntry"/>
          </w:pPr>
          <w:r>
            <w:lastRenderedPageBreak/>
            <w:t>[53]</w:t>
          </w:r>
          <w:r>
            <w:tab/>
          </w:r>
          <w:bookmarkStart w:id="157" w:name="_CTVL0018431e74471014cf2919354259570363a"/>
          <w:r>
            <w:t>Automation International,</w:t>
          </w:r>
          <w:bookmarkEnd w:id="157"/>
          <w:r>
            <w:t xml:space="preserve"> </w:t>
          </w:r>
          <w:r w:rsidRPr="008B0522">
            <w:rPr>
              <w:i/>
            </w:rPr>
            <w:t xml:space="preserve">Flexibility and Efficiency in Small Batch Production through Automation. </w:t>
          </w:r>
          <w:r w:rsidRPr="008B0522">
            <w:t>[Online]. Available: https://​www.automation-mag.com​/​news/​91746-​flexibility-​and-​efficiency-​in-​small-​batch-​production-​through-​automation</w:t>
          </w:r>
        </w:p>
        <w:p w14:paraId="7A684989" w14:textId="77777777" w:rsidR="008B0522" w:rsidRDefault="008B0522" w:rsidP="008B0522">
          <w:pPr>
            <w:pStyle w:val="CitaviBibliographyEntry"/>
          </w:pPr>
          <w:r>
            <w:t>[54]</w:t>
          </w:r>
          <w:r>
            <w:tab/>
          </w:r>
          <w:bookmarkStart w:id="158" w:name="_CTVL001b6200ec761074e7c96fef096912dd469"/>
          <w:r>
            <w:t>Y. Kore</w:t>
          </w:r>
          <w:bookmarkEnd w:id="158"/>
          <w:r>
            <w:t>n</w:t>
          </w:r>
          <w:r w:rsidRPr="008B0522">
            <w:rPr>
              <w:i/>
            </w:rPr>
            <w:t xml:space="preserve"> et al., </w:t>
          </w:r>
          <w:r w:rsidRPr="008B0522">
            <w:t xml:space="preserve">"Reconfigurable Manufacturing Systems," </w:t>
          </w:r>
          <w:r w:rsidRPr="008B0522">
            <w:rPr>
              <w:i/>
            </w:rPr>
            <w:t>CIRP Annals</w:t>
          </w:r>
          <w:r w:rsidRPr="008B0522">
            <w:t>, vol. 48, no. 2, pp. 527–540, 1999, doi: 10.1016/s0007-8506(07)63232-6.</w:t>
          </w:r>
        </w:p>
        <w:p w14:paraId="5A31F090" w14:textId="77777777" w:rsidR="008B0522" w:rsidRDefault="008B0522" w:rsidP="008B0522">
          <w:pPr>
            <w:pStyle w:val="CitaviBibliographyEntry"/>
          </w:pPr>
          <w:r>
            <w:t>[55]</w:t>
          </w:r>
          <w:r>
            <w:tab/>
          </w:r>
          <w:bookmarkStart w:id="159" w:name="_CTVL001c48bbfbceba5449885562aad7e5fbe61"/>
          <w:r>
            <w:t>R. Wrobel, S. J. Williamson, N. Simpson, S. Ayat, J. Yon, and P. H. Mellor, "Impact of slot shape on loss and thermal behaviour of open-slot modular stator windings," in</w:t>
          </w:r>
          <w:bookmarkEnd w:id="159"/>
          <w:r>
            <w:t xml:space="preserve"> </w:t>
          </w:r>
          <w:r w:rsidRPr="008B0522">
            <w:rPr>
              <w:i/>
            </w:rPr>
            <w:t>2015 IEEE Energy Conversion Congress and Exposition (ECCE)</w:t>
          </w:r>
          <w:r w:rsidRPr="008B0522">
            <w:t>, Montreal, QC, Canada, Sep. 2015 - Sep. 2015, pp. 4433–4440.</w:t>
          </w:r>
        </w:p>
        <w:p w14:paraId="75AE0B30" w14:textId="77777777" w:rsidR="008B0522" w:rsidRDefault="008B0522" w:rsidP="008B0522">
          <w:pPr>
            <w:pStyle w:val="CitaviBibliographyEntry"/>
          </w:pPr>
          <w:r>
            <w:t>[56]</w:t>
          </w:r>
          <w:r>
            <w:tab/>
          </w:r>
          <w:bookmarkStart w:id="160" w:name="_CTVL00109d77e46fb8a4c03a6ec12133c448de6"/>
          <w:r>
            <w:t>L. L. Wang, J. X. Shen, P. Luk, W. Z. Fei, C. F. Wang, and H. Hao, "Development of a Magnetic-Geared Permanent-Magnet Brushless Motor,"</w:t>
          </w:r>
          <w:bookmarkEnd w:id="160"/>
          <w:r>
            <w:t xml:space="preserve"> </w:t>
          </w:r>
          <w:r w:rsidRPr="008B0522">
            <w:rPr>
              <w:i/>
            </w:rPr>
            <w:t>IEEE Trans. Magn.</w:t>
          </w:r>
          <w:r w:rsidRPr="008B0522">
            <w:t>, vol. 45, no. 10, pp. 4578–4581, 2009, doi: 10.1109/tmag.2009.2023071.</w:t>
          </w:r>
        </w:p>
        <w:p w14:paraId="0C458BF9" w14:textId="77777777" w:rsidR="008B0522" w:rsidRDefault="008B0522" w:rsidP="008B0522">
          <w:pPr>
            <w:pStyle w:val="CitaviBibliographyEntry"/>
          </w:pPr>
          <w:r>
            <w:t>[57]</w:t>
          </w:r>
          <w:r>
            <w:tab/>
          </w:r>
          <w:bookmarkStart w:id="161" w:name="_CTVL00147983015be2c4d4d9c0273b944a5a8ea"/>
          <w:r>
            <w:t>The Gund Company,</w:t>
          </w:r>
          <w:bookmarkEnd w:id="161"/>
          <w:r>
            <w:t xml:space="preserve"> </w:t>
          </w:r>
          <w:r w:rsidRPr="008B0522">
            <w:rPr>
              <w:i/>
            </w:rPr>
            <w:t xml:space="preserve">Generator Slot Liner Selection Guide. </w:t>
          </w:r>
          <w:r w:rsidRPr="008B0522">
            <w:t>[Online]. Available: https://​thegundcompany.com​/​wp-​content/​uploads/​2024/​03/​Slot-​Liner-​Selection-​Guide-​The-​Gund-​Company.pdf (accessed: Jul. 10 2025).</w:t>
          </w:r>
        </w:p>
        <w:p w14:paraId="07583D40" w14:textId="77777777" w:rsidR="008B0522" w:rsidRDefault="008B0522" w:rsidP="008B0522">
          <w:pPr>
            <w:pStyle w:val="CitaviBibliographyEntry"/>
          </w:pPr>
          <w:r>
            <w:t>[58]</w:t>
          </w:r>
          <w:r>
            <w:tab/>
          </w:r>
          <w:bookmarkStart w:id="162" w:name="_CTVL00153867a3b18934fbcb3b64ac1f28c7f19"/>
          <w:r w:rsidRPr="008B0522">
            <w:rPr>
              <w:i/>
            </w:rPr>
            <w:t>Robot-based production of electric motors with hairpin winding technolog</w:t>
          </w:r>
          <w:bookmarkEnd w:id="162"/>
          <w:r w:rsidRPr="008B0522">
            <w:rPr>
              <w:i/>
            </w:rPr>
            <w:t>y</w:t>
          </w:r>
          <w:r w:rsidRPr="008B0522">
            <w:t>, 2019. [Online]. Available: https://​www.iaeng.org​/​publication/​wcecs2019/​wcecs2019_​pp257-​262.pdf</w:t>
          </w:r>
        </w:p>
        <w:p w14:paraId="701FDD2A" w14:textId="77777777" w:rsidR="008B0522" w:rsidRDefault="008B0522" w:rsidP="008B0522">
          <w:pPr>
            <w:pStyle w:val="CitaviBibliographyEntry"/>
          </w:pPr>
          <w:r>
            <w:t>[59]</w:t>
          </w:r>
          <w:r>
            <w:tab/>
          </w:r>
          <w:bookmarkStart w:id="163" w:name="_CTVL001fd77225c2d714ec5b4163391439a60d9"/>
          <w:r>
            <w:t>A. Mahr, P. Mathea, A. Vogel, A. Morello, J. Franke, and A. Kühl, "Robotic based Assembly of insulating Sleeves onto Winding Coil Ends of Electric Drive Stators," in</w:t>
          </w:r>
          <w:bookmarkEnd w:id="163"/>
          <w:r>
            <w:t xml:space="preserve"> </w:t>
          </w:r>
          <w:r w:rsidRPr="008B0522">
            <w:rPr>
              <w:i/>
            </w:rPr>
            <w:t>2023 13th International Electric Drives Production Conference (EDPC)</w:t>
          </w:r>
          <w:r w:rsidRPr="008B0522">
            <w:t>, 2023, pp. 1–7.</w:t>
          </w:r>
        </w:p>
        <w:p w14:paraId="12CA7F31" w14:textId="77777777" w:rsidR="008B0522" w:rsidRDefault="008B0522" w:rsidP="008B0522">
          <w:pPr>
            <w:pStyle w:val="CitaviBibliographyEntry"/>
          </w:pPr>
          <w:r>
            <w:t>[60]</w:t>
          </w:r>
          <w:r>
            <w:tab/>
          </w:r>
          <w:bookmarkStart w:id="164" w:name="_CTVL001ddba603478164beabb342814cc5855e2"/>
          <w:r>
            <w:t>V. Henrich, A. Vogel, M. Baader, J. Franke, and A. Kühl, "Vision-Based Pose Estimation of Superimposed Enameled Wire Ends for Robotic Handling of Powerdense Flat Wire Stators," in</w:t>
          </w:r>
          <w:bookmarkEnd w:id="164"/>
          <w:r>
            <w:t xml:space="preserve"> </w:t>
          </w:r>
          <w:r w:rsidRPr="008B0522">
            <w:rPr>
              <w:i/>
            </w:rPr>
            <w:t>2024 14th International Electric Drives Production Conference (EDPC)</w:t>
          </w:r>
          <w:r w:rsidRPr="008B0522">
            <w:t>, 2024, pp. 1–9.</w:t>
          </w:r>
        </w:p>
        <w:p w14:paraId="75022660" w14:textId="77777777" w:rsidR="008B0522" w:rsidRDefault="008B0522" w:rsidP="008B0522">
          <w:pPr>
            <w:pStyle w:val="CitaviBibliographyEntry"/>
          </w:pPr>
          <w:r>
            <w:t>[61]</w:t>
          </w:r>
          <w:r>
            <w:tab/>
          </w:r>
          <w:bookmarkStart w:id="165" w:name="_CTVL001e1af1aeabff341e89f8bf8d48ebcfe30"/>
          <w:r>
            <w:t>OnRobot,</w:t>
          </w:r>
          <w:bookmarkEnd w:id="165"/>
          <w:r>
            <w:t xml:space="preserve"> </w:t>
          </w:r>
          <w:r w:rsidRPr="008B0522">
            <w:rPr>
              <w:i/>
            </w:rPr>
            <w:t xml:space="preserve">RG2 Gripper - Flexible 2 Finger Robot Gripper | OnRobot. </w:t>
          </w:r>
          <w:r w:rsidRPr="008B0522">
            <w:t>[Online]. Available: https://​onrobot.com​/​us/​products/​rg2-​gripper (accessed: Aug. 20 2025).</w:t>
          </w:r>
        </w:p>
        <w:p w14:paraId="09C002F1" w14:textId="77777777" w:rsidR="008B0522" w:rsidRDefault="008B0522" w:rsidP="008B0522">
          <w:pPr>
            <w:pStyle w:val="CitaviBibliographyEntry"/>
          </w:pPr>
          <w:r>
            <w:t>[62]</w:t>
          </w:r>
          <w:r>
            <w:tab/>
          </w:r>
          <w:bookmarkStart w:id="166" w:name="_CTVL001fceada7f61964f1795410befaa11db59"/>
          <w:r>
            <w:t>OnRobot,</w:t>
          </w:r>
          <w:bookmarkEnd w:id="166"/>
          <w:r>
            <w:t xml:space="preserve"> </w:t>
          </w:r>
          <w:r w:rsidRPr="008B0522">
            <w:rPr>
              <w:i/>
            </w:rPr>
            <w:t xml:space="preserve">Hex 6-Axis Force Torque Sensor | OnRobot. </w:t>
          </w:r>
          <w:r w:rsidRPr="008B0522">
            <w:t>[Online]. Available: https://​onrobot.com​/​en/​products/​hex-​6-​axis-​force-​torque-​sensor (accessed: Aug. 20 2025).</w:t>
          </w:r>
        </w:p>
        <w:p w14:paraId="1FB4D0CE" w14:textId="77777777" w:rsidR="008B0522" w:rsidRDefault="008B0522" w:rsidP="008B0522">
          <w:pPr>
            <w:pStyle w:val="CitaviBibliographyEntry"/>
          </w:pPr>
          <w:r>
            <w:t>[63]</w:t>
          </w:r>
          <w:r>
            <w:tab/>
          </w:r>
          <w:bookmarkStart w:id="167" w:name="_CTVL001378dbd691cc642259890258700e4cbef"/>
          <w:r>
            <w:t>M. J. Akhtar and R. K. Behera, "Optimal design of stator and rotor slot of induction motor for electric vehicle applications,"</w:t>
          </w:r>
          <w:bookmarkEnd w:id="167"/>
          <w:r>
            <w:t xml:space="preserve"> </w:t>
          </w:r>
          <w:r w:rsidRPr="008B0522">
            <w:rPr>
              <w:i/>
            </w:rPr>
            <w:t>IET Electrical Systems in Transportation</w:t>
          </w:r>
          <w:r w:rsidRPr="008B0522">
            <w:t>, vol. 9, no. 1, pp. 35–43, 2019, doi: 10.1049/iet-est.2018.5050.</w:t>
          </w:r>
        </w:p>
        <w:p w14:paraId="75D09FDB" w14:textId="6DEA07E1" w:rsidR="007102E0" w:rsidRPr="005F3D41" w:rsidRDefault="008B0522" w:rsidP="005E4110">
          <w:pPr>
            <w:pStyle w:val="CitaviBibliographyEntry"/>
          </w:pPr>
          <w:r>
            <w:t>[64]</w:t>
          </w:r>
          <w:r>
            <w:tab/>
          </w:r>
          <w:bookmarkStart w:id="168" w:name="_CTVL00128624fd27b1040a7ac269bd427676a01"/>
          <w:r>
            <w:t>A. Tokat, T. Thiringer, and E. Jansson, "Impact of stator slot geometry on the performance of a permanent magnet synchronous generator for wave energy converters," in</w:t>
          </w:r>
          <w:bookmarkEnd w:id="168"/>
          <w:r>
            <w:t xml:space="preserve"> </w:t>
          </w:r>
          <w:r w:rsidRPr="008B0522">
            <w:rPr>
              <w:i/>
            </w:rPr>
            <w:t>2020 International Conference on Electrical Machines (ICEM)</w:t>
          </w:r>
          <w:r w:rsidRPr="008B0522">
            <w:t>, 2020, pp. 1910–1916.</w:t>
          </w:r>
          <w:r w:rsidR="004831AC">
            <w:fldChar w:fldCharType="end"/>
          </w:r>
        </w:p>
      </w:sdtContent>
    </w:sdt>
    <w:sectPr w:rsidR="007102E0" w:rsidRPr="005F3D41">
      <w:headerReference w:type="default" r:id="rId108"/>
      <w:footerReference w:type="default" r:id="rId109"/>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2F2B5A" w14:textId="77777777" w:rsidR="003F014B" w:rsidRDefault="003F014B">
      <w:r>
        <w:separator/>
      </w:r>
    </w:p>
  </w:endnote>
  <w:endnote w:type="continuationSeparator" w:id="0">
    <w:p w14:paraId="156FE649" w14:textId="77777777" w:rsidR="003F014B" w:rsidRDefault="003F01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4B14B7" w14:textId="77777777" w:rsidR="003F014B" w:rsidRDefault="003F014B">
      <w:r>
        <w:separator/>
      </w:r>
    </w:p>
  </w:footnote>
  <w:footnote w:type="continuationSeparator" w:id="0">
    <w:p w14:paraId="25C3B2AF" w14:textId="77777777" w:rsidR="003F014B" w:rsidRDefault="003F01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507818C2"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5E4110">
      <w:rPr>
        <w:rFonts w:cs="Arial"/>
        <w:noProof/>
        <w:lang w:val="en-US"/>
      </w:rPr>
      <w:t>Outlook</w:t>
    </w:r>
    <w:r>
      <w:rPr>
        <w:rFonts w:cs="Arial"/>
        <w:lang w:val="en-US"/>
      </w:rPr>
      <w:fldChar w:fldCharType="end"/>
    </w:r>
    <w:r>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237BA"/>
    <w:rsid w:val="00040556"/>
    <w:rsid w:val="00043CDB"/>
    <w:rsid w:val="000457F2"/>
    <w:rsid w:val="00046ED4"/>
    <w:rsid w:val="00051157"/>
    <w:rsid w:val="00052170"/>
    <w:rsid w:val="00052607"/>
    <w:rsid w:val="000572AC"/>
    <w:rsid w:val="00057601"/>
    <w:rsid w:val="000612DF"/>
    <w:rsid w:val="0007293B"/>
    <w:rsid w:val="000730C1"/>
    <w:rsid w:val="0008178B"/>
    <w:rsid w:val="000868A3"/>
    <w:rsid w:val="00097147"/>
    <w:rsid w:val="000A0836"/>
    <w:rsid w:val="000A4E86"/>
    <w:rsid w:val="000B45F7"/>
    <w:rsid w:val="000C1CBB"/>
    <w:rsid w:val="000C6778"/>
    <w:rsid w:val="000F7179"/>
    <w:rsid w:val="00105962"/>
    <w:rsid w:val="00106D6C"/>
    <w:rsid w:val="0010735D"/>
    <w:rsid w:val="0010739A"/>
    <w:rsid w:val="001073FE"/>
    <w:rsid w:val="00110BDC"/>
    <w:rsid w:val="00113128"/>
    <w:rsid w:val="00114E87"/>
    <w:rsid w:val="001226B2"/>
    <w:rsid w:val="001240F6"/>
    <w:rsid w:val="001250A5"/>
    <w:rsid w:val="00125F89"/>
    <w:rsid w:val="001404C8"/>
    <w:rsid w:val="00145117"/>
    <w:rsid w:val="0014655B"/>
    <w:rsid w:val="00161BDA"/>
    <w:rsid w:val="00170A71"/>
    <w:rsid w:val="001723A4"/>
    <w:rsid w:val="0017778B"/>
    <w:rsid w:val="001A327A"/>
    <w:rsid w:val="001A5397"/>
    <w:rsid w:val="001B7B00"/>
    <w:rsid w:val="001B7E17"/>
    <w:rsid w:val="001C3B27"/>
    <w:rsid w:val="001D2036"/>
    <w:rsid w:val="001D441E"/>
    <w:rsid w:val="001D4F18"/>
    <w:rsid w:val="001E610B"/>
    <w:rsid w:val="00211E07"/>
    <w:rsid w:val="00215C08"/>
    <w:rsid w:val="00231964"/>
    <w:rsid w:val="00231D89"/>
    <w:rsid w:val="00237AE2"/>
    <w:rsid w:val="0025029F"/>
    <w:rsid w:val="00252531"/>
    <w:rsid w:val="00263C5A"/>
    <w:rsid w:val="00273B2B"/>
    <w:rsid w:val="00277227"/>
    <w:rsid w:val="002A20F8"/>
    <w:rsid w:val="002B6D07"/>
    <w:rsid w:val="002C4DB1"/>
    <w:rsid w:val="002C7B7D"/>
    <w:rsid w:val="002D0D43"/>
    <w:rsid w:val="002D2F38"/>
    <w:rsid w:val="002D32CB"/>
    <w:rsid w:val="002E6254"/>
    <w:rsid w:val="002F22A8"/>
    <w:rsid w:val="002F2AE2"/>
    <w:rsid w:val="003023B0"/>
    <w:rsid w:val="0031512B"/>
    <w:rsid w:val="003202BB"/>
    <w:rsid w:val="00326F8A"/>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153E"/>
    <w:rsid w:val="003A643C"/>
    <w:rsid w:val="003B2A63"/>
    <w:rsid w:val="003B450C"/>
    <w:rsid w:val="003B69DE"/>
    <w:rsid w:val="003C162A"/>
    <w:rsid w:val="003D1A5C"/>
    <w:rsid w:val="003D2620"/>
    <w:rsid w:val="003E3B3C"/>
    <w:rsid w:val="003E4AF4"/>
    <w:rsid w:val="003E5E6E"/>
    <w:rsid w:val="003F014B"/>
    <w:rsid w:val="003F0355"/>
    <w:rsid w:val="003F6219"/>
    <w:rsid w:val="003F6A67"/>
    <w:rsid w:val="00401424"/>
    <w:rsid w:val="00405FB0"/>
    <w:rsid w:val="00411DBF"/>
    <w:rsid w:val="00413B2D"/>
    <w:rsid w:val="004165EB"/>
    <w:rsid w:val="00423921"/>
    <w:rsid w:val="004328CB"/>
    <w:rsid w:val="004341FB"/>
    <w:rsid w:val="00440F9B"/>
    <w:rsid w:val="00452505"/>
    <w:rsid w:val="00464D6D"/>
    <w:rsid w:val="004727C4"/>
    <w:rsid w:val="004756AD"/>
    <w:rsid w:val="004831AC"/>
    <w:rsid w:val="00485842"/>
    <w:rsid w:val="00486ACC"/>
    <w:rsid w:val="004975D5"/>
    <w:rsid w:val="004A1132"/>
    <w:rsid w:val="004A17E1"/>
    <w:rsid w:val="004A5B7B"/>
    <w:rsid w:val="004A7CD8"/>
    <w:rsid w:val="004B633A"/>
    <w:rsid w:val="004D61F8"/>
    <w:rsid w:val="004E24B3"/>
    <w:rsid w:val="004E4D7C"/>
    <w:rsid w:val="004F4F1C"/>
    <w:rsid w:val="004F651B"/>
    <w:rsid w:val="005053D4"/>
    <w:rsid w:val="005143F0"/>
    <w:rsid w:val="00516873"/>
    <w:rsid w:val="00517B07"/>
    <w:rsid w:val="005206E9"/>
    <w:rsid w:val="00520D83"/>
    <w:rsid w:val="00521BF6"/>
    <w:rsid w:val="0053636C"/>
    <w:rsid w:val="00536C86"/>
    <w:rsid w:val="005550A3"/>
    <w:rsid w:val="00557D5F"/>
    <w:rsid w:val="00562CE9"/>
    <w:rsid w:val="005722B9"/>
    <w:rsid w:val="005725E7"/>
    <w:rsid w:val="005735D5"/>
    <w:rsid w:val="00573CF8"/>
    <w:rsid w:val="00574139"/>
    <w:rsid w:val="00576EE9"/>
    <w:rsid w:val="00581DF7"/>
    <w:rsid w:val="00583DAF"/>
    <w:rsid w:val="00587C45"/>
    <w:rsid w:val="005919ED"/>
    <w:rsid w:val="005955A6"/>
    <w:rsid w:val="005B4843"/>
    <w:rsid w:val="005B5EA2"/>
    <w:rsid w:val="005C2A88"/>
    <w:rsid w:val="005C79E9"/>
    <w:rsid w:val="005D71DB"/>
    <w:rsid w:val="005E028D"/>
    <w:rsid w:val="005E4110"/>
    <w:rsid w:val="005F0C86"/>
    <w:rsid w:val="005F3D41"/>
    <w:rsid w:val="005F480E"/>
    <w:rsid w:val="005F5792"/>
    <w:rsid w:val="005F6233"/>
    <w:rsid w:val="00601CDF"/>
    <w:rsid w:val="006034E1"/>
    <w:rsid w:val="00610638"/>
    <w:rsid w:val="00621729"/>
    <w:rsid w:val="00625154"/>
    <w:rsid w:val="00633311"/>
    <w:rsid w:val="00637578"/>
    <w:rsid w:val="006552AB"/>
    <w:rsid w:val="0065791C"/>
    <w:rsid w:val="00657955"/>
    <w:rsid w:val="006623FC"/>
    <w:rsid w:val="00675127"/>
    <w:rsid w:val="0068108A"/>
    <w:rsid w:val="00685E13"/>
    <w:rsid w:val="00696FAC"/>
    <w:rsid w:val="006975BD"/>
    <w:rsid w:val="006A5718"/>
    <w:rsid w:val="006A6DB0"/>
    <w:rsid w:val="006A7502"/>
    <w:rsid w:val="006A7FCD"/>
    <w:rsid w:val="006B6F0D"/>
    <w:rsid w:val="006C1FE2"/>
    <w:rsid w:val="006C2FE5"/>
    <w:rsid w:val="006C419E"/>
    <w:rsid w:val="006D19BF"/>
    <w:rsid w:val="006D4056"/>
    <w:rsid w:val="006D66D3"/>
    <w:rsid w:val="006E346A"/>
    <w:rsid w:val="006E625A"/>
    <w:rsid w:val="006E7DFF"/>
    <w:rsid w:val="00703975"/>
    <w:rsid w:val="00705B08"/>
    <w:rsid w:val="007102E0"/>
    <w:rsid w:val="00710F0B"/>
    <w:rsid w:val="007260D7"/>
    <w:rsid w:val="007322C5"/>
    <w:rsid w:val="00732B8A"/>
    <w:rsid w:val="00733F52"/>
    <w:rsid w:val="00742322"/>
    <w:rsid w:val="00744FF9"/>
    <w:rsid w:val="00754425"/>
    <w:rsid w:val="00763A70"/>
    <w:rsid w:val="0076678A"/>
    <w:rsid w:val="007756D3"/>
    <w:rsid w:val="00776C80"/>
    <w:rsid w:val="007830E2"/>
    <w:rsid w:val="00786055"/>
    <w:rsid w:val="007907DA"/>
    <w:rsid w:val="0079193C"/>
    <w:rsid w:val="007950D5"/>
    <w:rsid w:val="0079736F"/>
    <w:rsid w:val="007A44C7"/>
    <w:rsid w:val="007A6D7B"/>
    <w:rsid w:val="007A7265"/>
    <w:rsid w:val="007A77DF"/>
    <w:rsid w:val="007C1D3C"/>
    <w:rsid w:val="007D0CC4"/>
    <w:rsid w:val="007D0D27"/>
    <w:rsid w:val="007E3788"/>
    <w:rsid w:val="007E479C"/>
    <w:rsid w:val="0080393C"/>
    <w:rsid w:val="00811FCB"/>
    <w:rsid w:val="0081351E"/>
    <w:rsid w:val="008214EF"/>
    <w:rsid w:val="00822472"/>
    <w:rsid w:val="00823AF3"/>
    <w:rsid w:val="0083128A"/>
    <w:rsid w:val="00831E14"/>
    <w:rsid w:val="008421CF"/>
    <w:rsid w:val="008450AD"/>
    <w:rsid w:val="00845D76"/>
    <w:rsid w:val="008558CC"/>
    <w:rsid w:val="00862895"/>
    <w:rsid w:val="00867A38"/>
    <w:rsid w:val="008854BA"/>
    <w:rsid w:val="008873EF"/>
    <w:rsid w:val="008B0090"/>
    <w:rsid w:val="008B0522"/>
    <w:rsid w:val="008B238D"/>
    <w:rsid w:val="008B5F14"/>
    <w:rsid w:val="008B6997"/>
    <w:rsid w:val="008C0BDD"/>
    <w:rsid w:val="008C2C7B"/>
    <w:rsid w:val="008C7CF4"/>
    <w:rsid w:val="008D2719"/>
    <w:rsid w:val="008E0C8F"/>
    <w:rsid w:val="008E4C38"/>
    <w:rsid w:val="008E7883"/>
    <w:rsid w:val="00903448"/>
    <w:rsid w:val="009139B0"/>
    <w:rsid w:val="00920964"/>
    <w:rsid w:val="009227F0"/>
    <w:rsid w:val="0092425D"/>
    <w:rsid w:val="00925758"/>
    <w:rsid w:val="0092654B"/>
    <w:rsid w:val="0093647B"/>
    <w:rsid w:val="00952ED1"/>
    <w:rsid w:val="009543CE"/>
    <w:rsid w:val="00956037"/>
    <w:rsid w:val="00960C7A"/>
    <w:rsid w:val="00963055"/>
    <w:rsid w:val="00963F41"/>
    <w:rsid w:val="009719D3"/>
    <w:rsid w:val="00977FDD"/>
    <w:rsid w:val="00983790"/>
    <w:rsid w:val="0099654F"/>
    <w:rsid w:val="009A3628"/>
    <w:rsid w:val="009A4FBF"/>
    <w:rsid w:val="009B370E"/>
    <w:rsid w:val="009B62EE"/>
    <w:rsid w:val="009D4FAA"/>
    <w:rsid w:val="009E232A"/>
    <w:rsid w:val="009F1118"/>
    <w:rsid w:val="009F600C"/>
    <w:rsid w:val="00A13D95"/>
    <w:rsid w:val="00A476A0"/>
    <w:rsid w:val="00A64B1C"/>
    <w:rsid w:val="00A66CA4"/>
    <w:rsid w:val="00A70F1A"/>
    <w:rsid w:val="00A75EF3"/>
    <w:rsid w:val="00A80380"/>
    <w:rsid w:val="00A8267B"/>
    <w:rsid w:val="00A831DC"/>
    <w:rsid w:val="00A86D87"/>
    <w:rsid w:val="00A908C0"/>
    <w:rsid w:val="00A92806"/>
    <w:rsid w:val="00A93E88"/>
    <w:rsid w:val="00A94C05"/>
    <w:rsid w:val="00AA6B8F"/>
    <w:rsid w:val="00AB312D"/>
    <w:rsid w:val="00AB3FA7"/>
    <w:rsid w:val="00AC39C3"/>
    <w:rsid w:val="00AE2C91"/>
    <w:rsid w:val="00AE39B2"/>
    <w:rsid w:val="00AF61E3"/>
    <w:rsid w:val="00B03B88"/>
    <w:rsid w:val="00B05EF1"/>
    <w:rsid w:val="00B133B7"/>
    <w:rsid w:val="00B14F4B"/>
    <w:rsid w:val="00B22FAB"/>
    <w:rsid w:val="00B24B08"/>
    <w:rsid w:val="00B279C2"/>
    <w:rsid w:val="00B36156"/>
    <w:rsid w:val="00B37034"/>
    <w:rsid w:val="00B433A3"/>
    <w:rsid w:val="00B516E5"/>
    <w:rsid w:val="00B55299"/>
    <w:rsid w:val="00B56B70"/>
    <w:rsid w:val="00B65099"/>
    <w:rsid w:val="00B665DE"/>
    <w:rsid w:val="00B73D5F"/>
    <w:rsid w:val="00B97BD3"/>
    <w:rsid w:val="00BA0AC4"/>
    <w:rsid w:val="00BA122F"/>
    <w:rsid w:val="00BB40FB"/>
    <w:rsid w:val="00BD6760"/>
    <w:rsid w:val="00BF0692"/>
    <w:rsid w:val="00BF0D64"/>
    <w:rsid w:val="00BF33BD"/>
    <w:rsid w:val="00C00E33"/>
    <w:rsid w:val="00C04394"/>
    <w:rsid w:val="00C06773"/>
    <w:rsid w:val="00C074D6"/>
    <w:rsid w:val="00C100B7"/>
    <w:rsid w:val="00C15B72"/>
    <w:rsid w:val="00C21D75"/>
    <w:rsid w:val="00C24601"/>
    <w:rsid w:val="00C3128B"/>
    <w:rsid w:val="00C34CFC"/>
    <w:rsid w:val="00C358CD"/>
    <w:rsid w:val="00C37BD8"/>
    <w:rsid w:val="00C424DE"/>
    <w:rsid w:val="00C436E2"/>
    <w:rsid w:val="00C45AB3"/>
    <w:rsid w:val="00C62BB9"/>
    <w:rsid w:val="00C62C67"/>
    <w:rsid w:val="00C66308"/>
    <w:rsid w:val="00C72CC9"/>
    <w:rsid w:val="00C74C99"/>
    <w:rsid w:val="00C75AFB"/>
    <w:rsid w:val="00C76D37"/>
    <w:rsid w:val="00C84509"/>
    <w:rsid w:val="00C921F8"/>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3FB5"/>
    <w:rsid w:val="00D25CB7"/>
    <w:rsid w:val="00D46515"/>
    <w:rsid w:val="00D5138A"/>
    <w:rsid w:val="00D53A4D"/>
    <w:rsid w:val="00D702D0"/>
    <w:rsid w:val="00D7100E"/>
    <w:rsid w:val="00D80B62"/>
    <w:rsid w:val="00D8103D"/>
    <w:rsid w:val="00D8534D"/>
    <w:rsid w:val="00D90BB1"/>
    <w:rsid w:val="00DA31D7"/>
    <w:rsid w:val="00DA3669"/>
    <w:rsid w:val="00DA65DB"/>
    <w:rsid w:val="00DB7064"/>
    <w:rsid w:val="00DC2D95"/>
    <w:rsid w:val="00DE0431"/>
    <w:rsid w:val="00DE074A"/>
    <w:rsid w:val="00DE1D8A"/>
    <w:rsid w:val="00DE4EAD"/>
    <w:rsid w:val="00DF007C"/>
    <w:rsid w:val="00DF5394"/>
    <w:rsid w:val="00DF5557"/>
    <w:rsid w:val="00E05FCA"/>
    <w:rsid w:val="00E114F2"/>
    <w:rsid w:val="00E15413"/>
    <w:rsid w:val="00E3077E"/>
    <w:rsid w:val="00E335C8"/>
    <w:rsid w:val="00E37956"/>
    <w:rsid w:val="00E41DCB"/>
    <w:rsid w:val="00E55CA2"/>
    <w:rsid w:val="00E6343E"/>
    <w:rsid w:val="00E66C73"/>
    <w:rsid w:val="00E70111"/>
    <w:rsid w:val="00E75EB7"/>
    <w:rsid w:val="00E86EC4"/>
    <w:rsid w:val="00E91A44"/>
    <w:rsid w:val="00E93BF2"/>
    <w:rsid w:val="00E95AE4"/>
    <w:rsid w:val="00EA029F"/>
    <w:rsid w:val="00EA5AE1"/>
    <w:rsid w:val="00EC1299"/>
    <w:rsid w:val="00EC1368"/>
    <w:rsid w:val="00EC287E"/>
    <w:rsid w:val="00EC4266"/>
    <w:rsid w:val="00ED7C0F"/>
    <w:rsid w:val="00EE492A"/>
    <w:rsid w:val="00EF689E"/>
    <w:rsid w:val="00F0326A"/>
    <w:rsid w:val="00F131EA"/>
    <w:rsid w:val="00F170F3"/>
    <w:rsid w:val="00F26CE2"/>
    <w:rsid w:val="00F30B28"/>
    <w:rsid w:val="00F31824"/>
    <w:rsid w:val="00F3754F"/>
    <w:rsid w:val="00F472CD"/>
    <w:rsid w:val="00F56BBF"/>
    <w:rsid w:val="00F60E3E"/>
    <w:rsid w:val="00F60F21"/>
    <w:rsid w:val="00F71B38"/>
    <w:rsid w:val="00F73676"/>
    <w:rsid w:val="00F752C7"/>
    <w:rsid w:val="00F759F9"/>
    <w:rsid w:val="00F8042E"/>
    <w:rsid w:val="00F959C7"/>
    <w:rsid w:val="00FA314A"/>
    <w:rsid w:val="00FA347F"/>
    <w:rsid w:val="00FB0A10"/>
    <w:rsid w:val="00FB5C91"/>
    <w:rsid w:val="00FB68EB"/>
    <w:rsid w:val="00FD02C9"/>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gif"/><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header" Target="header5.xml"/><Relationship Id="rId11" Type="http://schemas.openxmlformats.org/officeDocument/2006/relationships/header" Target="header3.xml"/><Relationship Id="rId32" Type="http://schemas.openxmlformats.org/officeDocument/2006/relationships/image" Target="media/image20.gif"/><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gif"/><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header" Target="header6.xml"/><Relationship Id="rId54" Type="http://schemas.openxmlformats.org/officeDocument/2006/relationships/image" Target="media/image42.jpeg"/><Relationship Id="rId70" Type="http://schemas.openxmlformats.org/officeDocument/2006/relationships/image" Target="media/image58.png"/><Relationship Id="rId75" Type="http://schemas.openxmlformats.org/officeDocument/2006/relationships/image" Target="media/image63.gif"/><Relationship Id="rId91" Type="http://schemas.openxmlformats.org/officeDocument/2006/relationships/image" Target="media/image79.jpe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gif"/><Relationship Id="rId49" Type="http://schemas.openxmlformats.org/officeDocument/2006/relationships/image" Target="media/image37.png"/><Relationship Id="rId57" Type="http://schemas.openxmlformats.org/officeDocument/2006/relationships/image" Target="media/image45.jpeg"/><Relationship Id="rId106" Type="http://schemas.openxmlformats.org/officeDocument/2006/relationships/image" Target="media/image94.png"/><Relationship Id="rId10" Type="http://schemas.openxmlformats.org/officeDocument/2006/relationships/header" Target="header2.xml"/><Relationship Id="rId31" Type="http://schemas.openxmlformats.org/officeDocument/2006/relationships/image" Target="media/image19.gif"/><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gi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footer" Target="footer2.xml"/><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jpeg"/><Relationship Id="rId76" Type="http://schemas.openxmlformats.org/officeDocument/2006/relationships/image" Target="media/image64.gif"/><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jpg"/><Relationship Id="rId9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gif"/><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gif"/><Relationship Id="rId35" Type="http://schemas.openxmlformats.org/officeDocument/2006/relationships/image" Target="media/image23.gif"/><Relationship Id="rId56" Type="http://schemas.openxmlformats.org/officeDocument/2006/relationships/image" Target="media/image44.png"/><Relationship Id="rId77" Type="http://schemas.openxmlformats.org/officeDocument/2006/relationships/image" Target="media/image65.gif"/><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jpe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image" Target="media/image8.gif"/><Relationship Id="rId41" Type="http://schemas.openxmlformats.org/officeDocument/2006/relationships/image" Target="media/image29.png"/><Relationship Id="rId62" Type="http://schemas.openxmlformats.org/officeDocument/2006/relationships/image" Target="media/image50.jpeg"/><Relationship Id="rId83" Type="http://schemas.openxmlformats.org/officeDocument/2006/relationships/image" Target="media/image71.png"/><Relationship Id="rId88" Type="http://schemas.openxmlformats.org/officeDocument/2006/relationships/image" Target="media/image76.emf"/><Relationship Id="rId111"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000000"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000000"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000000"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000000"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E2603"/>
    <w:rsid w:val="002E6254"/>
    <w:rsid w:val="00321CDC"/>
    <w:rsid w:val="00351A41"/>
    <w:rsid w:val="0036196E"/>
    <w:rsid w:val="00361F22"/>
    <w:rsid w:val="00382FC3"/>
    <w:rsid w:val="0039024F"/>
    <w:rsid w:val="003A0002"/>
    <w:rsid w:val="003A0B8F"/>
    <w:rsid w:val="003C672D"/>
    <w:rsid w:val="003D0018"/>
    <w:rsid w:val="003D5BB5"/>
    <w:rsid w:val="003E5E6E"/>
    <w:rsid w:val="003E65A1"/>
    <w:rsid w:val="00432C44"/>
    <w:rsid w:val="004544C8"/>
    <w:rsid w:val="00460474"/>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37578"/>
    <w:rsid w:val="00675127"/>
    <w:rsid w:val="00692EE1"/>
    <w:rsid w:val="006975BD"/>
    <w:rsid w:val="006A6DB0"/>
    <w:rsid w:val="006C6258"/>
    <w:rsid w:val="006D19BF"/>
    <w:rsid w:val="007206A7"/>
    <w:rsid w:val="00732B8A"/>
    <w:rsid w:val="00733F52"/>
    <w:rsid w:val="00744FF9"/>
    <w:rsid w:val="00794723"/>
    <w:rsid w:val="0079736F"/>
    <w:rsid w:val="007F1409"/>
    <w:rsid w:val="007F4552"/>
    <w:rsid w:val="0081351E"/>
    <w:rsid w:val="00822472"/>
    <w:rsid w:val="008857F4"/>
    <w:rsid w:val="008B209E"/>
    <w:rsid w:val="008B71C8"/>
    <w:rsid w:val="008F5EA6"/>
    <w:rsid w:val="009139B0"/>
    <w:rsid w:val="00932AD9"/>
    <w:rsid w:val="00952ED1"/>
    <w:rsid w:val="00956037"/>
    <w:rsid w:val="00977FDD"/>
    <w:rsid w:val="00985F9B"/>
    <w:rsid w:val="009B370E"/>
    <w:rsid w:val="009B41A1"/>
    <w:rsid w:val="009B5591"/>
    <w:rsid w:val="009B7181"/>
    <w:rsid w:val="009C07EF"/>
    <w:rsid w:val="009E232A"/>
    <w:rsid w:val="00A01947"/>
    <w:rsid w:val="00A2502D"/>
    <w:rsid w:val="00A52EB0"/>
    <w:rsid w:val="00A6580A"/>
    <w:rsid w:val="00AA6B8F"/>
    <w:rsid w:val="00AD0406"/>
    <w:rsid w:val="00AF6BEB"/>
    <w:rsid w:val="00AF76FC"/>
    <w:rsid w:val="00B144BB"/>
    <w:rsid w:val="00B174DC"/>
    <w:rsid w:val="00B279C2"/>
    <w:rsid w:val="00B469D4"/>
    <w:rsid w:val="00B47CC3"/>
    <w:rsid w:val="00B54957"/>
    <w:rsid w:val="00BB2A5C"/>
    <w:rsid w:val="00BC2F79"/>
    <w:rsid w:val="00BD77A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41DB9"/>
    <w:rsid w:val="00D47DE8"/>
    <w:rsid w:val="00D5138A"/>
    <w:rsid w:val="00D73BA8"/>
    <w:rsid w:val="00D7452C"/>
    <w:rsid w:val="00D93412"/>
    <w:rsid w:val="00DA65DB"/>
    <w:rsid w:val="00DE4EAD"/>
    <w:rsid w:val="00DF007C"/>
    <w:rsid w:val="00E05349"/>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F1103F"/>
    <w:rsid w:val="00F26EC7"/>
    <w:rsid w:val="00F4356C"/>
    <w:rsid w:val="00F553FB"/>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0046E9E4BB57483C9A19D0AF1B83DC31">
    <w:name w:val="0046E9E4BB57483C9A19D0AF1B83DC31"/>
    <w:rsid w:val="00A01947"/>
  </w:style>
  <w:style w:type="paragraph" w:customStyle="1" w:styleId="50BCFECCFC47439293058B6D7725CFB1">
    <w:name w:val="50BCFECCFC47439293058B6D7725CFB1"/>
    <w:rsid w:val="00A01947"/>
  </w:style>
  <w:style w:type="paragraph" w:customStyle="1" w:styleId="7864E2CEABF548719C9BE590BB5EAD4C">
    <w:name w:val="7864E2CEABF548719C9BE590BB5EAD4C"/>
    <w:rsid w:val="00A01947"/>
  </w:style>
  <w:style w:type="paragraph" w:customStyle="1" w:styleId="17238F5290B94A77A9618D94DE7EF4E1">
    <w:name w:val="17238F5290B94A77A9618D94DE7EF4E1"/>
    <w:rsid w:val="00361F22"/>
  </w:style>
  <w:style w:type="paragraph" w:customStyle="1" w:styleId="E26B7AE1D0264A1DB14545F34B3E47A4">
    <w:name w:val="E26B7AE1D0264A1DB14545F34B3E47A4"/>
    <w:rsid w:val="00361F22"/>
  </w:style>
  <w:style w:type="paragraph" w:customStyle="1" w:styleId="2D7126E360FA4F5D971BD4346BF955A3">
    <w:name w:val="2D7126E360FA4F5D971BD4346BF955A3"/>
    <w:rsid w:val="00361F22"/>
  </w:style>
  <w:style w:type="paragraph" w:customStyle="1" w:styleId="C3D2EF34778C4EECBAFDECB70C152FF7">
    <w:name w:val="C3D2EF34778C4EECBAFDECB70C152FF7"/>
    <w:rsid w:val="00361F22"/>
  </w:style>
  <w:style w:type="paragraph" w:customStyle="1" w:styleId="FFBF72387A4F4CC9814D672BCF2795D4">
    <w:name w:val="FFBF72387A4F4CC9814D672BCF2795D4"/>
    <w:rsid w:val="00361F22"/>
  </w:style>
  <w:style w:type="paragraph" w:customStyle="1" w:styleId="A6B1EE9B3D44452DB16677738C5DA3F4">
    <w:name w:val="A6B1EE9B3D44452DB16677738C5DA3F4"/>
    <w:rsid w:val="00361F22"/>
  </w:style>
  <w:style w:type="paragraph" w:customStyle="1" w:styleId="14FDF9EECA13479B848E0532884E50D8">
    <w:name w:val="14FDF9EECA13479B848E0532884E50D8"/>
    <w:rsid w:val="00361F22"/>
  </w:style>
  <w:style w:type="paragraph" w:customStyle="1" w:styleId="0C3C0CBADC8840EF91F107FEB0CE34D9">
    <w:name w:val="0C3C0CBADC8840EF91F107FEB0CE34D9"/>
    <w:rsid w:val="00361F22"/>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3A6F2686D273446498ED2463703A1BF7">
    <w:name w:val="3A6F2686D273446498ED2463703A1BF7"/>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9</TotalTime>
  <Pages>68</Pages>
  <Words>82141</Words>
  <Characters>468205</Characters>
  <Application>Microsoft Office Word</Application>
  <DocSecurity>0</DocSecurity>
  <Lines>3901</Lines>
  <Paragraphs>1098</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54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31</cp:revision>
  <dcterms:created xsi:type="dcterms:W3CDTF">2025-08-14T19:15:00Z</dcterms:created>
  <dcterms:modified xsi:type="dcterms:W3CDTF">2025-08-2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